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7CD23" w14:textId="761E0954" w:rsidR="007A48C0" w:rsidRDefault="00E84B26" w:rsidP="00E84B26">
      <w:pPr>
        <w:pStyle w:val="Heading1"/>
      </w:pPr>
      <w:r>
        <w:tab/>
      </w:r>
      <w:r>
        <w:tab/>
      </w:r>
      <w:r>
        <w:tab/>
      </w:r>
      <w:r>
        <w:tab/>
        <w:t>Harshika Pareek</w:t>
      </w:r>
    </w:p>
    <w:p w14:paraId="16572046" w14:textId="29B91098" w:rsidR="00243559" w:rsidRDefault="005943A6" w:rsidP="005943A6">
      <w:pPr>
        <w:rPr>
          <w:b/>
          <w:bCs/>
        </w:rPr>
      </w:pPr>
      <w:r w:rsidRPr="00243559">
        <w:rPr>
          <w:b/>
          <w:bCs/>
        </w:rPr>
        <w:t>INTRODUCTION</w:t>
      </w:r>
    </w:p>
    <w:p w14:paraId="23F43C47" w14:textId="07DC9FC5" w:rsidR="005943A6" w:rsidRDefault="00703418" w:rsidP="005943A6">
      <w:r>
        <w:t>As per the Problem Statement we have to create a development environment using Virtual box having ubuntu image in it.</w:t>
      </w:r>
      <w:r w:rsidR="00FD6FA8">
        <w:t xml:space="preserve"> Once done, install docker on the Ubuntu machine and build the docker image followed by docker container and perform the Command line Argument task using “Containers” with the Help of </w:t>
      </w:r>
      <w:r w:rsidR="00561838">
        <w:t>Python Script.</w:t>
      </w:r>
    </w:p>
    <w:p w14:paraId="35E9ED95" w14:textId="3973611B" w:rsidR="0071433F" w:rsidRDefault="0071433F" w:rsidP="005943A6">
      <w:pPr>
        <w:rPr>
          <w:b/>
          <w:bCs/>
        </w:rPr>
      </w:pPr>
      <w:r w:rsidRPr="00615E16">
        <w:rPr>
          <w:b/>
          <w:bCs/>
        </w:rPr>
        <w:t>ATTACHED FILES</w:t>
      </w:r>
    </w:p>
    <w:p w14:paraId="1A6117EF" w14:textId="4EAC0ADD" w:rsidR="00615E16" w:rsidRDefault="00254757" w:rsidP="00254757">
      <w:pPr>
        <w:pStyle w:val="ListParagraph"/>
        <w:numPr>
          <w:ilvl w:val="0"/>
          <w:numId w:val="9"/>
        </w:numPr>
      </w:pPr>
      <w:r>
        <w:t>Assignment.py – Python Script (Command line argument)</w:t>
      </w:r>
    </w:p>
    <w:p w14:paraId="1ED67EEE" w14:textId="078BFDE4" w:rsidR="00254757" w:rsidRDefault="00254757" w:rsidP="00254757">
      <w:pPr>
        <w:pStyle w:val="ListParagraph"/>
        <w:numPr>
          <w:ilvl w:val="0"/>
          <w:numId w:val="9"/>
        </w:numPr>
      </w:pPr>
      <w:r>
        <w:t>Test1.json and Test2.json: Json files</w:t>
      </w:r>
    </w:p>
    <w:p w14:paraId="2097CA01" w14:textId="7BDB6F43" w:rsidR="001471EE" w:rsidRDefault="001471EE" w:rsidP="00254757">
      <w:pPr>
        <w:pStyle w:val="ListParagraph"/>
        <w:numPr>
          <w:ilvl w:val="0"/>
          <w:numId w:val="9"/>
        </w:numPr>
      </w:pPr>
      <w:r>
        <w:t>Dockerfile: A Dockerfile having path /tmp (For Testing Purpose)</w:t>
      </w:r>
    </w:p>
    <w:p w14:paraId="2C485EBE" w14:textId="5A9EDA56" w:rsidR="001471EE" w:rsidRPr="006E331C" w:rsidRDefault="008E157B" w:rsidP="00254757">
      <w:pPr>
        <w:pStyle w:val="ListParagraph"/>
        <w:numPr>
          <w:ilvl w:val="0"/>
          <w:numId w:val="9"/>
        </w:numPr>
      </w:pPr>
      <w:r>
        <w:t>p</w:t>
      </w:r>
      <w:r w:rsidR="0047514A">
        <w:t>roject3_Dockerfile</w:t>
      </w:r>
      <w:r w:rsidR="00FD3068">
        <w:t>: A Dockerfile having path /root (where the actual Json files Loacted)</w:t>
      </w:r>
    </w:p>
    <w:p w14:paraId="2CF8C389" w14:textId="12713E2B" w:rsidR="00E84B26" w:rsidRDefault="00E84B26" w:rsidP="00C45ED3"/>
    <w:p w14:paraId="1D6AB105" w14:textId="45BDB7FE" w:rsidR="00C45ED3" w:rsidRPr="00B350BB" w:rsidRDefault="00B350BB" w:rsidP="00C45ED3">
      <w:pPr>
        <w:rPr>
          <w:b/>
          <w:bCs/>
          <w:sz w:val="28"/>
          <w:szCs w:val="28"/>
        </w:rPr>
      </w:pPr>
      <w:r w:rsidRPr="00B350BB">
        <w:rPr>
          <w:b/>
          <w:bCs/>
          <w:sz w:val="28"/>
          <w:szCs w:val="28"/>
        </w:rPr>
        <w:t>TASK1</w:t>
      </w:r>
    </w:p>
    <w:p w14:paraId="1A487261" w14:textId="5AACF44E" w:rsidR="00B350BB" w:rsidRPr="006179D3" w:rsidRDefault="00F86961" w:rsidP="00C45ED3">
      <w:pPr>
        <w:rPr>
          <w:b/>
          <w:bCs/>
        </w:rPr>
      </w:pPr>
      <w:r w:rsidRPr="006179D3">
        <w:rPr>
          <w:b/>
          <w:bCs/>
        </w:rPr>
        <w:t>Creating a development environment</w:t>
      </w:r>
    </w:p>
    <w:p w14:paraId="38253B97" w14:textId="630B8AE2" w:rsidR="00F86961" w:rsidRDefault="00DD175D" w:rsidP="00DD175D">
      <w:pPr>
        <w:pStyle w:val="ListParagraph"/>
        <w:numPr>
          <w:ilvl w:val="0"/>
          <w:numId w:val="1"/>
        </w:numPr>
      </w:pPr>
      <w:r w:rsidRPr="00DD175D">
        <w:t>Install a virtualization tool (VBox / VMware) and create a ubuntu virtual machine.</w:t>
      </w:r>
    </w:p>
    <w:p w14:paraId="152896D9" w14:textId="28E39B26" w:rsidR="00DD175D" w:rsidRDefault="00DD175D" w:rsidP="00DD175D"/>
    <w:p w14:paraId="3EC3D639" w14:textId="7253D51B" w:rsidR="00DD175D" w:rsidRPr="00937633" w:rsidRDefault="00DD175D" w:rsidP="00DD175D">
      <w:pPr>
        <w:rPr>
          <w:b/>
          <w:bCs/>
        </w:rPr>
      </w:pPr>
      <w:r w:rsidRPr="00937633">
        <w:rPr>
          <w:b/>
          <w:bCs/>
        </w:rPr>
        <w:t>Steps followed:</w:t>
      </w:r>
    </w:p>
    <w:p w14:paraId="15234F58" w14:textId="7770207A" w:rsidR="0067754E" w:rsidRDefault="00BB4F7B" w:rsidP="00DD175D">
      <w:r>
        <w:t>1.</w:t>
      </w:r>
      <w:r w:rsidR="00E47620">
        <w:t>Install Oracle VM VirtualBox Manager</w:t>
      </w:r>
      <w:r w:rsidR="0022652C">
        <w:t xml:space="preserve"> </w:t>
      </w:r>
      <w:r w:rsidR="0022652C">
        <w:fldChar w:fldCharType="begin"/>
      </w:r>
      <w:r w:rsidR="0022652C">
        <w:instrText xml:space="preserve"> ADDIN ZOTERO_ITEM CSL_CITATION {"citationID":"ut82DD46","properties":{"formattedCitation":"[1]","plainCitation":"[1]","noteIndex":0},"citationItems":[{"id":107,"uris":["http://zotero.org/users/local/aDoQtZxL/items/Y2FM4JCW"],"uri":["http://zotero.org/users/local/aDoQtZxL/items/Y2FM4JCW"],"itemData":{"id":107,"type":"webpage","title":"Oracle VM VirtualBox","URL":"https://www.virtualbox.org/","accessed":{"date-parts":[["2020",7,13]]}}}],"schema":"https://github.com/citation-style-language/schema/raw/master/csl-citation.json"} </w:instrText>
      </w:r>
      <w:r w:rsidR="0022652C">
        <w:fldChar w:fldCharType="separate"/>
      </w:r>
      <w:r w:rsidR="0022652C" w:rsidRPr="0022652C">
        <w:rPr>
          <w:rFonts w:ascii="Calibri" w:hAnsi="Calibri" w:cs="Calibri"/>
        </w:rPr>
        <w:t>[1]</w:t>
      </w:r>
      <w:r w:rsidR="0022652C">
        <w:fldChar w:fldCharType="end"/>
      </w:r>
      <w:r w:rsidR="0022652C">
        <w:t>.</w:t>
      </w:r>
      <w:r w:rsidR="00553CD6">
        <w:t xml:space="preserve"> After installing the virtual box, we will create a ubuntu virtual machine.</w:t>
      </w:r>
    </w:p>
    <w:p w14:paraId="33736143" w14:textId="6627A76C" w:rsidR="00553CD6" w:rsidRDefault="00553CD6" w:rsidP="00DD175D">
      <w:r>
        <w:t>2). In order to create an ubuntu virtual machin</w:t>
      </w:r>
      <w:r w:rsidR="00091C3D">
        <w:t>e, Firstly, download the ubuntu iso image(20.4LTS) from the URL</w:t>
      </w:r>
      <w:r w:rsidR="00091C3D">
        <w:fldChar w:fldCharType="begin"/>
      </w:r>
      <w:r w:rsidR="00091C3D">
        <w:instrText xml:space="preserve"> ADDIN ZOTERO_ITEM CSL_CITATION {"citationID":"7bSkWXFk","properties":{"formattedCitation":"[2]","plainCitation":"[2]","noteIndex":0},"citationItems":[{"id":109,"uris":["http://zotero.org/users/local/aDoQtZxL/items/ELAIKHVZ"],"uri":["http://zotero.org/users/local/aDoQtZxL/items/ELAIKHVZ"],"itemData":{"id":109,"type":"webpage","abstract":"Ubuntu is an open source software operating system that runs from the desktop, to the cloud, to all your internet connected things.","container-title":"Ubuntu","language":"en","note":"source: ubuntu.com","title":"The leading operating system for PCs, IoT devices, servers and the cloud","URL":"https://ubuntu.com/","accessed":{"date-parts":[["2020",7,13]]}}}],"schema":"https://github.com/citation-style-language/schema/raw/master/csl-citation.json"} </w:instrText>
      </w:r>
      <w:r w:rsidR="00091C3D">
        <w:fldChar w:fldCharType="separate"/>
      </w:r>
      <w:r w:rsidR="00091C3D" w:rsidRPr="00091C3D">
        <w:rPr>
          <w:rFonts w:ascii="Calibri" w:hAnsi="Calibri" w:cs="Calibri"/>
        </w:rPr>
        <w:t>[2]</w:t>
      </w:r>
      <w:r w:rsidR="00091C3D">
        <w:fldChar w:fldCharType="end"/>
      </w:r>
      <w:r w:rsidR="00091C3D">
        <w:t>,Go to the VM Box manager &gt;New&gt; Create Virtual machine (Hard disk)&gt;Storage on physical hard disk (We will choose Dynamically allocated so that memory space can be provide during the execution of the program if needed)</w:t>
      </w:r>
      <w:r w:rsidR="004038AC">
        <w:t>&gt;File location and size&gt; Create.</w:t>
      </w:r>
    </w:p>
    <w:p w14:paraId="1A4EBABF" w14:textId="58F0091B" w:rsidR="004038AC" w:rsidRDefault="004038AC" w:rsidP="00DD175D">
      <w:r>
        <w:t>3)</w:t>
      </w:r>
      <w:r w:rsidR="00ED2BE7">
        <w:t>The above process will create an ubuntu machine in the VM. Now go to the settings&gt;General&gt;Advanced&gt;shared option and drag and drop click on “</w:t>
      </w:r>
      <w:r w:rsidR="00F60EBE">
        <w:t>Bidirectional (</w:t>
      </w:r>
      <w:r w:rsidR="00ED2BE7">
        <w:t>So that we can copy files from our host machine to virtual machine</w:t>
      </w:r>
      <w:r w:rsidR="00F31DC5">
        <w:t xml:space="preserve"> which is ubuntu</w:t>
      </w:r>
      <w:r w:rsidR="00ED2BE7">
        <w:t>)</w:t>
      </w:r>
    </w:p>
    <w:p w14:paraId="09D44F74" w14:textId="17033448" w:rsidR="00F60EBE" w:rsidRDefault="00F60EBE" w:rsidP="00DD175D">
      <w:r>
        <w:t>4)Now we have to Mount out .iso image to our ubuntu machine, go to Storage&gt;</w:t>
      </w:r>
      <w:r w:rsidR="00731ADB">
        <w:t>Empty&gt;give the path of .iso from host machine&gt;ok Now we are ready with our machine.</w:t>
      </w:r>
    </w:p>
    <w:p w14:paraId="70F97C61" w14:textId="79B31B22" w:rsidR="00F01D9F" w:rsidRDefault="00F01D9F" w:rsidP="00DD175D">
      <w:r>
        <w:rPr>
          <w:noProof/>
        </w:rPr>
        <w:drawing>
          <wp:anchor distT="0" distB="0" distL="114300" distR="114300" simplePos="0" relativeHeight="251659264" behindDoc="0" locked="0" layoutInCell="1" allowOverlap="1" wp14:anchorId="694B6217" wp14:editId="6DE62A62">
            <wp:simplePos x="0" y="0"/>
            <wp:positionH relativeFrom="column">
              <wp:posOffset>685800</wp:posOffset>
            </wp:positionH>
            <wp:positionV relativeFrom="paragraph">
              <wp:posOffset>8255</wp:posOffset>
            </wp:positionV>
            <wp:extent cx="3911600" cy="17716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911600" cy="1771650"/>
                    </a:xfrm>
                    <a:prstGeom prst="rect">
                      <a:avLst/>
                    </a:prstGeom>
                  </pic:spPr>
                </pic:pic>
              </a:graphicData>
            </a:graphic>
            <wp14:sizeRelH relativeFrom="margin">
              <wp14:pctWidth>0</wp14:pctWidth>
            </wp14:sizeRelH>
            <wp14:sizeRelV relativeFrom="margin">
              <wp14:pctHeight>0</wp14:pctHeight>
            </wp14:sizeRelV>
          </wp:anchor>
        </w:drawing>
      </w:r>
      <w:r>
        <w:tab/>
      </w:r>
    </w:p>
    <w:p w14:paraId="4245D976" w14:textId="77777777" w:rsidR="00F31DC5" w:rsidRDefault="00F31DC5" w:rsidP="00DD175D"/>
    <w:p w14:paraId="64BC4531" w14:textId="31F4D7E1" w:rsidR="00DD175D" w:rsidRDefault="00DD175D" w:rsidP="00DD175D"/>
    <w:p w14:paraId="190AAA55" w14:textId="53218275" w:rsidR="00F01D9F" w:rsidRDefault="00F01D9F" w:rsidP="00DD175D"/>
    <w:p w14:paraId="479692E7" w14:textId="768E7DEF" w:rsidR="00F01D9F" w:rsidRDefault="00F01D9F" w:rsidP="00DD175D"/>
    <w:p w14:paraId="538227BE" w14:textId="433B8FD8" w:rsidR="00F01D9F" w:rsidRDefault="00F01D9F" w:rsidP="00DD175D"/>
    <w:p w14:paraId="5F0A39EB" w14:textId="265CCE28" w:rsidR="00F01D9F" w:rsidRDefault="00F01D9F" w:rsidP="00DD175D"/>
    <w:p w14:paraId="515D8994" w14:textId="0C73E3B0" w:rsidR="00F01D9F" w:rsidRDefault="00F01D9F" w:rsidP="00DD175D"/>
    <w:p w14:paraId="54F28026" w14:textId="30B7801E" w:rsidR="00F01D9F" w:rsidRPr="005D02F8" w:rsidRDefault="007A4DAD" w:rsidP="008D277C">
      <w:pPr>
        <w:pStyle w:val="ListParagraph"/>
        <w:numPr>
          <w:ilvl w:val="0"/>
          <w:numId w:val="1"/>
        </w:numPr>
        <w:rPr>
          <w:b/>
          <w:bCs/>
        </w:rPr>
      </w:pPr>
      <w:r w:rsidRPr="005D02F8">
        <w:rPr>
          <w:b/>
          <w:bCs/>
        </w:rPr>
        <w:t>Login to the virtual machine, open the terminal and execute commands to fin</w:t>
      </w:r>
      <w:r w:rsidR="00540C6F" w:rsidRPr="005D02F8">
        <w:rPr>
          <w:b/>
          <w:bCs/>
        </w:rPr>
        <w:t xml:space="preserve">d the </w:t>
      </w:r>
      <w:r w:rsidRPr="005D02F8">
        <w:rPr>
          <w:b/>
          <w:bCs/>
        </w:rPr>
        <w:t>following</w:t>
      </w:r>
    </w:p>
    <w:p w14:paraId="0743022F" w14:textId="7ED46409" w:rsidR="008D277C" w:rsidRPr="00DF1AE6" w:rsidRDefault="005B3EA3" w:rsidP="008D277C">
      <w:pPr>
        <w:pStyle w:val="ListParagraph"/>
        <w:rPr>
          <w:b/>
          <w:bCs/>
        </w:rPr>
      </w:pPr>
      <w:r>
        <w:rPr>
          <w:b/>
          <w:bCs/>
        </w:rPr>
        <w:t xml:space="preserve">2.1 </w:t>
      </w:r>
      <w:r w:rsidR="008D277C" w:rsidRPr="00DF1AE6">
        <w:rPr>
          <w:b/>
          <w:bCs/>
        </w:rPr>
        <w:t>Current CPU load</w:t>
      </w:r>
    </w:p>
    <w:p w14:paraId="7E34A36B" w14:textId="446E48D7" w:rsidR="00713231" w:rsidRDefault="00713231" w:rsidP="008D277C">
      <w:pPr>
        <w:pStyle w:val="ListParagraph"/>
      </w:pPr>
    </w:p>
    <w:p w14:paraId="55ED3B71" w14:textId="6B77410E" w:rsidR="00713231" w:rsidRDefault="00713231" w:rsidP="008D277C">
      <w:pPr>
        <w:pStyle w:val="ListParagraph"/>
      </w:pPr>
      <w:r>
        <w:t>Why Checking CPU Utilization is Important</w:t>
      </w:r>
    </w:p>
    <w:p w14:paraId="58167018" w14:textId="40FF466C" w:rsidR="00442DE4" w:rsidRDefault="003C301E" w:rsidP="00442DE4">
      <w:pPr>
        <w:pStyle w:val="ListParagraph"/>
        <w:rPr>
          <w:rFonts w:cstheme="minorHAnsi"/>
          <w:color w:val="212529"/>
          <w:sz w:val="21"/>
          <w:szCs w:val="21"/>
          <w:shd w:val="clear" w:color="auto" w:fill="FFFFFF"/>
        </w:rPr>
      </w:pPr>
      <w:r w:rsidRPr="003C301E">
        <w:rPr>
          <w:rFonts w:cstheme="minorHAnsi"/>
        </w:rPr>
        <w:t>Once CPU is being used by one process</w:t>
      </w:r>
      <w:r>
        <w:t>,</w:t>
      </w:r>
      <w:r w:rsidRPr="003C301E">
        <w:rPr>
          <w:rFonts w:cstheme="minorHAnsi"/>
          <w:color w:val="212529"/>
          <w:sz w:val="21"/>
          <w:szCs w:val="21"/>
          <w:shd w:val="clear" w:color="auto" w:fill="FFFFFF"/>
        </w:rPr>
        <w:t> </w:t>
      </w:r>
      <w:r w:rsidR="00442DE4" w:rsidRPr="00442DE4">
        <w:rPr>
          <w:rFonts w:cstheme="minorHAnsi"/>
          <w:color w:val="212529"/>
          <w:sz w:val="21"/>
          <w:szCs w:val="21"/>
          <w:shd w:val="clear" w:color="auto" w:fill="FFFFFF"/>
        </w:rPr>
        <w:t>it is unavailable for processing other requests. Rest of pending requests must wait until the CPU is free. This becomes a bottleneck in the system. Following are t</w:t>
      </w:r>
      <w:r w:rsidR="00442DE4">
        <w:rPr>
          <w:rFonts w:cstheme="minorHAnsi"/>
          <w:color w:val="212529"/>
          <w:sz w:val="21"/>
          <w:szCs w:val="21"/>
          <w:shd w:val="clear" w:color="auto" w:fill="FFFFFF"/>
        </w:rPr>
        <w:t>he commands which can help us to check the CPU Utilization</w:t>
      </w:r>
    </w:p>
    <w:p w14:paraId="1C3D86BC" w14:textId="5FA898D2" w:rsidR="00442DE4" w:rsidRDefault="00442DE4" w:rsidP="00442DE4">
      <w:pPr>
        <w:pStyle w:val="ListParagraph"/>
        <w:rPr>
          <w:rFonts w:cstheme="minorHAnsi"/>
          <w:color w:val="212529"/>
          <w:sz w:val="21"/>
          <w:szCs w:val="21"/>
          <w:shd w:val="clear" w:color="auto" w:fill="FFFFFF"/>
        </w:rPr>
      </w:pPr>
    </w:p>
    <w:p w14:paraId="61FB99C9" w14:textId="247EDE0B" w:rsidR="005D06A0" w:rsidRDefault="005D06A0" w:rsidP="00442DE4">
      <w:pPr>
        <w:pStyle w:val="ListParagraph"/>
        <w:rPr>
          <w:rFonts w:cstheme="minorHAnsi"/>
          <w:color w:val="212529"/>
          <w:sz w:val="21"/>
          <w:szCs w:val="21"/>
          <w:shd w:val="clear" w:color="auto" w:fill="FFFFFF"/>
        </w:rPr>
      </w:pPr>
      <w:r>
        <w:rPr>
          <w:rFonts w:cstheme="minorHAnsi"/>
          <w:color w:val="212529"/>
          <w:sz w:val="21"/>
          <w:szCs w:val="21"/>
          <w:shd w:val="clear" w:color="auto" w:fill="FFFFFF"/>
        </w:rPr>
        <w:t>1.$top</w:t>
      </w:r>
    </w:p>
    <w:p w14:paraId="321916ED" w14:textId="60904836" w:rsidR="005D06A0" w:rsidRDefault="00F515F5" w:rsidP="00442DE4">
      <w:pPr>
        <w:pStyle w:val="ListParagraph"/>
        <w:rPr>
          <w:rFonts w:cstheme="minorHAnsi"/>
          <w:color w:val="212529"/>
          <w:sz w:val="21"/>
          <w:szCs w:val="21"/>
          <w:shd w:val="clear" w:color="auto" w:fill="FFFFFF"/>
        </w:rPr>
      </w:pPr>
      <w:r>
        <w:rPr>
          <w:rFonts w:cstheme="minorHAnsi"/>
          <w:color w:val="212529"/>
          <w:sz w:val="21"/>
          <w:szCs w:val="21"/>
          <w:shd w:val="clear" w:color="auto" w:fill="FFFFFF"/>
        </w:rPr>
        <w:t>Number</w:t>
      </w:r>
      <w:r w:rsidR="004933CD">
        <w:rPr>
          <w:rFonts w:cstheme="minorHAnsi"/>
          <w:color w:val="212529"/>
          <w:sz w:val="21"/>
          <w:szCs w:val="21"/>
          <w:shd w:val="clear" w:color="auto" w:fill="FFFFFF"/>
        </w:rPr>
        <w:t xml:space="preserve"> of CPU allocated :4</w:t>
      </w:r>
    </w:p>
    <w:p w14:paraId="1A2F1C28" w14:textId="134AD9F5" w:rsidR="00F515F5" w:rsidRDefault="00F515F5" w:rsidP="00442DE4">
      <w:pPr>
        <w:pStyle w:val="ListParagraph"/>
        <w:rPr>
          <w:rFonts w:cstheme="minorHAnsi"/>
          <w:color w:val="212529"/>
          <w:sz w:val="21"/>
          <w:szCs w:val="21"/>
          <w:shd w:val="clear" w:color="auto" w:fill="FFFFFF"/>
        </w:rPr>
      </w:pPr>
      <w:r>
        <w:rPr>
          <w:rFonts w:cstheme="minorHAnsi"/>
          <w:color w:val="212529"/>
          <w:sz w:val="21"/>
          <w:szCs w:val="21"/>
          <w:shd w:val="clear" w:color="auto" w:fill="FFFFFF"/>
        </w:rPr>
        <w:t>Sample output (Screen-shot)</w:t>
      </w:r>
    </w:p>
    <w:p w14:paraId="28E0DA9D" w14:textId="05FA9B29" w:rsidR="00F515F5" w:rsidRPr="003C301E" w:rsidRDefault="00121382" w:rsidP="00442DE4">
      <w:pPr>
        <w:pStyle w:val="ListParagraph"/>
        <w:rPr>
          <w:rFonts w:cstheme="minorHAnsi"/>
        </w:rPr>
      </w:pPr>
      <w:r>
        <w:rPr>
          <w:noProof/>
        </w:rPr>
        <w:drawing>
          <wp:anchor distT="0" distB="0" distL="114300" distR="114300" simplePos="0" relativeHeight="251661312" behindDoc="0" locked="0" layoutInCell="1" allowOverlap="1" wp14:anchorId="7A1F2678" wp14:editId="0D177251">
            <wp:simplePos x="0" y="0"/>
            <wp:positionH relativeFrom="margin">
              <wp:posOffset>692150</wp:posOffset>
            </wp:positionH>
            <wp:positionV relativeFrom="paragraph">
              <wp:posOffset>0</wp:posOffset>
            </wp:positionV>
            <wp:extent cx="4495800" cy="28194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95800" cy="2819400"/>
                    </a:xfrm>
                    <a:prstGeom prst="rect">
                      <a:avLst/>
                    </a:prstGeom>
                  </pic:spPr>
                </pic:pic>
              </a:graphicData>
            </a:graphic>
            <wp14:sizeRelH relativeFrom="margin">
              <wp14:pctWidth>0</wp14:pctWidth>
            </wp14:sizeRelH>
            <wp14:sizeRelV relativeFrom="margin">
              <wp14:pctHeight>0</wp14:pctHeight>
            </wp14:sizeRelV>
          </wp:anchor>
        </w:drawing>
      </w:r>
    </w:p>
    <w:p w14:paraId="0E34F8D8" w14:textId="578937D6" w:rsidR="00442DE4" w:rsidRDefault="00442DE4" w:rsidP="00442DE4">
      <w:pPr>
        <w:pStyle w:val="ListParagraph"/>
        <w:rPr>
          <w:rFonts w:cstheme="minorHAnsi"/>
          <w:color w:val="212529"/>
          <w:sz w:val="21"/>
          <w:szCs w:val="21"/>
          <w:shd w:val="clear" w:color="auto" w:fill="FFFFFF"/>
        </w:rPr>
      </w:pPr>
    </w:p>
    <w:p w14:paraId="462FDF3D" w14:textId="3594007A" w:rsidR="00121382" w:rsidRDefault="00121382" w:rsidP="00442DE4">
      <w:pPr>
        <w:pStyle w:val="ListParagraph"/>
        <w:rPr>
          <w:rFonts w:cstheme="minorHAnsi"/>
          <w:color w:val="212529"/>
          <w:sz w:val="21"/>
          <w:szCs w:val="21"/>
          <w:shd w:val="clear" w:color="auto" w:fill="FFFFFF"/>
        </w:rPr>
      </w:pPr>
    </w:p>
    <w:p w14:paraId="09E30F95" w14:textId="66D970A3" w:rsidR="00121382" w:rsidRDefault="00121382" w:rsidP="00442DE4">
      <w:pPr>
        <w:pStyle w:val="ListParagraph"/>
        <w:rPr>
          <w:rFonts w:cstheme="minorHAnsi"/>
          <w:color w:val="212529"/>
          <w:sz w:val="21"/>
          <w:szCs w:val="21"/>
          <w:shd w:val="clear" w:color="auto" w:fill="FFFFFF"/>
        </w:rPr>
      </w:pPr>
    </w:p>
    <w:p w14:paraId="3EC30F2E" w14:textId="5C2A3C1D" w:rsidR="00121382" w:rsidRDefault="00121382" w:rsidP="00442DE4">
      <w:pPr>
        <w:pStyle w:val="ListParagraph"/>
        <w:rPr>
          <w:rFonts w:cstheme="minorHAnsi"/>
          <w:color w:val="212529"/>
          <w:sz w:val="21"/>
          <w:szCs w:val="21"/>
          <w:shd w:val="clear" w:color="auto" w:fill="FFFFFF"/>
        </w:rPr>
      </w:pPr>
    </w:p>
    <w:p w14:paraId="5B510DA9" w14:textId="4F85E02A" w:rsidR="00121382" w:rsidRDefault="00121382" w:rsidP="00442DE4">
      <w:pPr>
        <w:pStyle w:val="ListParagraph"/>
        <w:rPr>
          <w:rFonts w:cstheme="minorHAnsi"/>
          <w:color w:val="212529"/>
          <w:sz w:val="21"/>
          <w:szCs w:val="21"/>
          <w:shd w:val="clear" w:color="auto" w:fill="FFFFFF"/>
        </w:rPr>
      </w:pPr>
    </w:p>
    <w:p w14:paraId="5DF587F1" w14:textId="2F6D1CD7" w:rsidR="00121382" w:rsidRDefault="00121382" w:rsidP="00442DE4">
      <w:pPr>
        <w:pStyle w:val="ListParagraph"/>
        <w:rPr>
          <w:rFonts w:cstheme="minorHAnsi"/>
          <w:color w:val="212529"/>
          <w:sz w:val="21"/>
          <w:szCs w:val="21"/>
          <w:shd w:val="clear" w:color="auto" w:fill="FFFFFF"/>
        </w:rPr>
      </w:pPr>
    </w:p>
    <w:p w14:paraId="07F83A5A" w14:textId="58E344CB" w:rsidR="00121382" w:rsidRDefault="00121382" w:rsidP="00442DE4">
      <w:pPr>
        <w:pStyle w:val="ListParagraph"/>
        <w:rPr>
          <w:rFonts w:cstheme="minorHAnsi"/>
          <w:color w:val="212529"/>
          <w:sz w:val="21"/>
          <w:szCs w:val="21"/>
          <w:shd w:val="clear" w:color="auto" w:fill="FFFFFF"/>
        </w:rPr>
      </w:pPr>
    </w:p>
    <w:p w14:paraId="21D2FF22" w14:textId="36927798" w:rsidR="00121382" w:rsidRDefault="00121382" w:rsidP="00442DE4">
      <w:pPr>
        <w:pStyle w:val="ListParagraph"/>
        <w:rPr>
          <w:rFonts w:cstheme="minorHAnsi"/>
          <w:color w:val="212529"/>
          <w:sz w:val="21"/>
          <w:szCs w:val="21"/>
          <w:shd w:val="clear" w:color="auto" w:fill="FFFFFF"/>
        </w:rPr>
      </w:pPr>
    </w:p>
    <w:p w14:paraId="2C02DD8F" w14:textId="04FA7A8A" w:rsidR="00121382" w:rsidRDefault="00121382" w:rsidP="00442DE4">
      <w:pPr>
        <w:pStyle w:val="ListParagraph"/>
        <w:rPr>
          <w:rFonts w:cstheme="minorHAnsi"/>
          <w:color w:val="212529"/>
          <w:sz w:val="21"/>
          <w:szCs w:val="21"/>
          <w:shd w:val="clear" w:color="auto" w:fill="FFFFFF"/>
        </w:rPr>
      </w:pPr>
    </w:p>
    <w:p w14:paraId="183BAD78" w14:textId="447A83F3" w:rsidR="00121382" w:rsidRDefault="00121382" w:rsidP="00442DE4">
      <w:pPr>
        <w:pStyle w:val="ListParagraph"/>
        <w:rPr>
          <w:rFonts w:cstheme="minorHAnsi"/>
          <w:color w:val="212529"/>
          <w:sz w:val="21"/>
          <w:szCs w:val="21"/>
          <w:shd w:val="clear" w:color="auto" w:fill="FFFFFF"/>
        </w:rPr>
      </w:pPr>
    </w:p>
    <w:p w14:paraId="2B24D353" w14:textId="3ECBED05" w:rsidR="00121382" w:rsidRDefault="00121382" w:rsidP="00442DE4">
      <w:pPr>
        <w:pStyle w:val="ListParagraph"/>
        <w:rPr>
          <w:rFonts w:cstheme="minorHAnsi"/>
          <w:color w:val="212529"/>
          <w:sz w:val="21"/>
          <w:szCs w:val="21"/>
          <w:shd w:val="clear" w:color="auto" w:fill="FFFFFF"/>
        </w:rPr>
      </w:pPr>
    </w:p>
    <w:p w14:paraId="3050B8CD" w14:textId="23CE5E1A" w:rsidR="00121382" w:rsidRDefault="00121382" w:rsidP="00442DE4">
      <w:pPr>
        <w:pStyle w:val="ListParagraph"/>
        <w:rPr>
          <w:rFonts w:cstheme="minorHAnsi"/>
          <w:color w:val="212529"/>
          <w:sz w:val="21"/>
          <w:szCs w:val="21"/>
          <w:shd w:val="clear" w:color="auto" w:fill="FFFFFF"/>
        </w:rPr>
      </w:pPr>
    </w:p>
    <w:p w14:paraId="3EFCC5D1" w14:textId="023DA983" w:rsidR="00121382" w:rsidRDefault="00121382" w:rsidP="00442DE4">
      <w:pPr>
        <w:pStyle w:val="ListParagraph"/>
        <w:rPr>
          <w:rFonts w:cstheme="minorHAnsi"/>
          <w:color w:val="212529"/>
          <w:sz w:val="21"/>
          <w:szCs w:val="21"/>
          <w:shd w:val="clear" w:color="auto" w:fill="FFFFFF"/>
        </w:rPr>
      </w:pPr>
    </w:p>
    <w:p w14:paraId="129CBE1D" w14:textId="223628DE" w:rsidR="00121382" w:rsidRDefault="00121382" w:rsidP="00442DE4">
      <w:pPr>
        <w:pStyle w:val="ListParagraph"/>
        <w:rPr>
          <w:rFonts w:cstheme="minorHAnsi"/>
          <w:color w:val="212529"/>
          <w:sz w:val="21"/>
          <w:szCs w:val="21"/>
          <w:shd w:val="clear" w:color="auto" w:fill="FFFFFF"/>
        </w:rPr>
      </w:pPr>
    </w:p>
    <w:p w14:paraId="12CA9E53" w14:textId="0228892F" w:rsidR="00121382" w:rsidRDefault="00121382" w:rsidP="00442DE4">
      <w:pPr>
        <w:pStyle w:val="ListParagraph"/>
        <w:rPr>
          <w:rFonts w:cstheme="minorHAnsi"/>
          <w:color w:val="212529"/>
          <w:sz w:val="21"/>
          <w:szCs w:val="21"/>
          <w:shd w:val="clear" w:color="auto" w:fill="FFFFFF"/>
        </w:rPr>
      </w:pPr>
    </w:p>
    <w:p w14:paraId="682377EF" w14:textId="33BCFDF2" w:rsidR="00121382" w:rsidRDefault="00121382" w:rsidP="00442DE4">
      <w:pPr>
        <w:pStyle w:val="ListParagraph"/>
        <w:rPr>
          <w:rFonts w:cstheme="minorHAnsi"/>
          <w:color w:val="212529"/>
          <w:sz w:val="21"/>
          <w:szCs w:val="21"/>
          <w:shd w:val="clear" w:color="auto" w:fill="FFFFFF"/>
        </w:rPr>
      </w:pPr>
    </w:p>
    <w:p w14:paraId="7466E987" w14:textId="2B19DE39" w:rsidR="00121382" w:rsidRDefault="00121382" w:rsidP="00442DE4">
      <w:pPr>
        <w:pStyle w:val="ListParagraph"/>
        <w:rPr>
          <w:rFonts w:cstheme="minorHAnsi"/>
          <w:color w:val="212529"/>
          <w:sz w:val="21"/>
          <w:szCs w:val="21"/>
          <w:shd w:val="clear" w:color="auto" w:fill="FFFFFF"/>
        </w:rPr>
      </w:pPr>
    </w:p>
    <w:p w14:paraId="1A6F060E" w14:textId="2117DA3B" w:rsidR="00121382" w:rsidRDefault="00121382" w:rsidP="00442DE4">
      <w:pPr>
        <w:pStyle w:val="ListParagraph"/>
        <w:rPr>
          <w:rFonts w:cstheme="minorHAnsi"/>
          <w:color w:val="212529"/>
          <w:sz w:val="21"/>
          <w:szCs w:val="21"/>
          <w:shd w:val="clear" w:color="auto" w:fill="FFFFFF"/>
        </w:rPr>
      </w:pPr>
    </w:p>
    <w:p w14:paraId="2B1BC6A7" w14:textId="4D3EC027" w:rsidR="00160C07" w:rsidRPr="00270DCF" w:rsidRDefault="00160C07" w:rsidP="003157FA">
      <w:pPr>
        <w:rPr>
          <w:rFonts w:cstheme="minorHAnsi"/>
          <w:b/>
          <w:bCs/>
          <w:color w:val="212529"/>
          <w:sz w:val="21"/>
          <w:szCs w:val="21"/>
          <w:shd w:val="clear" w:color="auto" w:fill="FFFFFF"/>
        </w:rPr>
      </w:pPr>
      <w:r w:rsidRPr="00270DCF">
        <w:rPr>
          <w:rFonts w:cstheme="minorHAnsi"/>
          <w:b/>
          <w:bCs/>
          <w:color w:val="212529"/>
          <w:sz w:val="21"/>
          <w:szCs w:val="21"/>
          <w:shd w:val="clear" w:color="auto" w:fill="FFFFFF"/>
        </w:rPr>
        <w:t>Output Description</w:t>
      </w:r>
    </w:p>
    <w:p w14:paraId="454CCAF5" w14:textId="50661B81" w:rsidR="00095440" w:rsidRDefault="008B0BD8" w:rsidP="00E178C5">
      <w:pPr>
        <w:rPr>
          <w:shd w:val="clear" w:color="auto" w:fill="FFFFFF"/>
        </w:rPr>
      </w:pPr>
      <w:r>
        <w:rPr>
          <w:shd w:val="clear" w:color="auto" w:fill="FFFFFF"/>
        </w:rPr>
        <w:t xml:space="preserve">Top command </w:t>
      </w:r>
      <w:r w:rsidR="00526919">
        <w:rPr>
          <w:shd w:val="clear" w:color="auto" w:fill="FFFFFF"/>
        </w:rPr>
        <w:t>provides</w:t>
      </w:r>
      <w:r>
        <w:rPr>
          <w:shd w:val="clear" w:color="auto" w:fill="FFFFFF"/>
        </w:rPr>
        <w:t xml:space="preserve"> the summary statistics of the resources being used currently.</w:t>
      </w:r>
      <w:r w:rsidR="00526919">
        <w:rPr>
          <w:shd w:val="clear" w:color="auto" w:fill="FFFFFF"/>
        </w:rPr>
        <w:t xml:space="preserve"> Looking at the output 95.3 id which means 95.3% of my CPUs are idle and 2.8% in used now.</w:t>
      </w:r>
      <w:r w:rsidR="00E31590">
        <w:rPr>
          <w:shd w:val="clear" w:color="auto" w:fill="FFFFFF"/>
        </w:rPr>
        <w:t xml:space="preserve"> Point to note here, we can customise the options available such as Press “S” to change the Refresh window time</w:t>
      </w:r>
      <w:r w:rsidR="005F55E4">
        <w:rPr>
          <w:shd w:val="clear" w:color="auto" w:fill="FFFFFF"/>
        </w:rPr>
        <w:t>, Press “I” to display only processes which are currently using CPU.</w:t>
      </w:r>
    </w:p>
    <w:p w14:paraId="783A0AF6" w14:textId="2E6875B7" w:rsidR="00555523" w:rsidRDefault="00555523" w:rsidP="00555523">
      <w:pPr>
        <w:pStyle w:val="ListParagraph"/>
        <w:numPr>
          <w:ilvl w:val="0"/>
          <w:numId w:val="2"/>
        </w:numPr>
        <w:rPr>
          <w:shd w:val="clear" w:color="auto" w:fill="FFFFFF"/>
        </w:rPr>
      </w:pPr>
      <w:r>
        <w:rPr>
          <w:shd w:val="clear" w:color="auto" w:fill="FFFFFF"/>
        </w:rPr>
        <w:t xml:space="preserve">In order to display </w:t>
      </w:r>
      <w:r w:rsidR="00FD729B">
        <w:rPr>
          <w:shd w:val="clear" w:color="auto" w:fill="FFFFFF"/>
        </w:rPr>
        <w:t>each</w:t>
      </w:r>
      <w:r>
        <w:rPr>
          <w:shd w:val="clear" w:color="auto" w:fill="FFFFFF"/>
        </w:rPr>
        <w:t xml:space="preserve"> CPU </w:t>
      </w:r>
      <w:r w:rsidR="00FD729B">
        <w:rPr>
          <w:shd w:val="clear" w:color="auto" w:fill="FFFFFF"/>
        </w:rPr>
        <w:t>utilization,</w:t>
      </w:r>
      <w:r>
        <w:rPr>
          <w:shd w:val="clear" w:color="auto" w:fill="FFFFFF"/>
        </w:rPr>
        <w:t xml:space="preserve"> we can use the command mpstat, as per prerequisites we need to install apt-get install sysstat </w:t>
      </w:r>
    </w:p>
    <w:p w14:paraId="2DA6D6B8" w14:textId="0F1A8D72" w:rsidR="00555523" w:rsidRPr="00555523" w:rsidRDefault="00555523" w:rsidP="00555523">
      <w:pPr>
        <w:pStyle w:val="ListParagraph"/>
        <w:ind w:left="1440"/>
        <w:rPr>
          <w:shd w:val="clear" w:color="auto" w:fill="FFFFFF"/>
        </w:rPr>
      </w:pPr>
      <w:r>
        <w:rPr>
          <w:noProof/>
        </w:rPr>
        <w:lastRenderedPageBreak/>
        <w:drawing>
          <wp:anchor distT="0" distB="0" distL="114300" distR="114300" simplePos="0" relativeHeight="251663360" behindDoc="0" locked="0" layoutInCell="1" allowOverlap="1" wp14:anchorId="08B0F634" wp14:editId="7C99D5BC">
            <wp:simplePos x="0" y="0"/>
            <wp:positionH relativeFrom="margin">
              <wp:posOffset>596900</wp:posOffset>
            </wp:positionH>
            <wp:positionV relativeFrom="paragraph">
              <wp:posOffset>282575</wp:posOffset>
            </wp:positionV>
            <wp:extent cx="3937000" cy="1587500"/>
            <wp:effectExtent l="0" t="0" r="635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37000" cy="1587500"/>
                    </a:xfrm>
                    <a:prstGeom prst="rect">
                      <a:avLst/>
                    </a:prstGeom>
                  </pic:spPr>
                </pic:pic>
              </a:graphicData>
            </a:graphic>
            <wp14:sizeRelH relativeFrom="margin">
              <wp14:pctWidth>0</wp14:pctWidth>
            </wp14:sizeRelH>
            <wp14:sizeRelV relativeFrom="margin">
              <wp14:pctHeight>0</wp14:pctHeight>
            </wp14:sizeRelV>
          </wp:anchor>
        </w:drawing>
      </w:r>
    </w:p>
    <w:p w14:paraId="3960C4AE" w14:textId="77777777" w:rsidR="00555523" w:rsidRDefault="00555523" w:rsidP="00E178C5">
      <w:pPr>
        <w:rPr>
          <w:shd w:val="clear" w:color="auto" w:fill="FFFFFF"/>
        </w:rPr>
      </w:pPr>
    </w:p>
    <w:p w14:paraId="504FE29A" w14:textId="7878C13F" w:rsidR="00526919" w:rsidRDefault="00526919" w:rsidP="00E178C5">
      <w:pPr>
        <w:rPr>
          <w:shd w:val="clear" w:color="auto" w:fill="FFFFFF"/>
        </w:rPr>
      </w:pPr>
      <w:r>
        <w:rPr>
          <w:shd w:val="clear" w:color="auto" w:fill="FFFFFF"/>
        </w:rPr>
        <w:tab/>
      </w:r>
    </w:p>
    <w:p w14:paraId="4B9A90F0" w14:textId="03B71531" w:rsidR="00FD729B" w:rsidRDefault="00FD729B" w:rsidP="00E178C5">
      <w:pPr>
        <w:rPr>
          <w:shd w:val="clear" w:color="auto" w:fill="FFFFFF"/>
        </w:rPr>
      </w:pPr>
    </w:p>
    <w:p w14:paraId="21B4AFA7" w14:textId="2BC34BA6" w:rsidR="00FD729B" w:rsidRDefault="00FD729B" w:rsidP="00E178C5">
      <w:pPr>
        <w:rPr>
          <w:shd w:val="clear" w:color="auto" w:fill="FFFFFF"/>
        </w:rPr>
      </w:pPr>
    </w:p>
    <w:p w14:paraId="7E39D8B2" w14:textId="0C3B2A1D" w:rsidR="00FD729B" w:rsidRDefault="00FD729B" w:rsidP="00E178C5">
      <w:pPr>
        <w:rPr>
          <w:shd w:val="clear" w:color="auto" w:fill="FFFFFF"/>
        </w:rPr>
      </w:pPr>
    </w:p>
    <w:p w14:paraId="54CB6157" w14:textId="19623966" w:rsidR="00FD729B" w:rsidRDefault="00FD729B" w:rsidP="00E178C5">
      <w:pPr>
        <w:rPr>
          <w:shd w:val="clear" w:color="auto" w:fill="FFFFFF"/>
        </w:rPr>
      </w:pPr>
    </w:p>
    <w:p w14:paraId="6840BC05" w14:textId="1679EDFA" w:rsidR="00FD729B" w:rsidRDefault="00FD729B" w:rsidP="00E178C5">
      <w:pPr>
        <w:rPr>
          <w:shd w:val="clear" w:color="auto" w:fill="FFFFFF"/>
        </w:rPr>
      </w:pPr>
    </w:p>
    <w:p w14:paraId="5EAB4159" w14:textId="59794178" w:rsidR="00FD729B" w:rsidRPr="00930828" w:rsidRDefault="00175B5C" w:rsidP="00175B5C">
      <w:pPr>
        <w:ind w:left="360"/>
        <w:rPr>
          <w:b/>
          <w:bCs/>
          <w:shd w:val="clear" w:color="auto" w:fill="FFFFFF"/>
        </w:rPr>
      </w:pPr>
      <w:r w:rsidRPr="00930828">
        <w:rPr>
          <w:b/>
          <w:bCs/>
          <w:shd w:val="clear" w:color="auto" w:fill="FFFFFF"/>
        </w:rPr>
        <w:t>2.</w:t>
      </w:r>
      <w:r w:rsidR="0071530B" w:rsidRPr="00930828">
        <w:rPr>
          <w:b/>
          <w:bCs/>
          <w:shd w:val="clear" w:color="auto" w:fill="FFFFFF"/>
        </w:rPr>
        <w:t xml:space="preserve">2 </w:t>
      </w:r>
      <w:r w:rsidR="003F6654" w:rsidRPr="00930828">
        <w:rPr>
          <w:b/>
          <w:bCs/>
          <w:shd w:val="clear" w:color="auto" w:fill="FFFFFF"/>
        </w:rPr>
        <w:t>Available memory</w:t>
      </w:r>
    </w:p>
    <w:p w14:paraId="7E78175F" w14:textId="4CB19ECC" w:rsidR="00175B5C" w:rsidRDefault="00EB42EE" w:rsidP="00175B5C">
      <w:pPr>
        <w:pStyle w:val="ListParagraph"/>
        <w:rPr>
          <w:shd w:val="clear" w:color="auto" w:fill="FFFFFF"/>
        </w:rPr>
      </w:pPr>
      <w:r>
        <w:rPr>
          <w:shd w:val="clear" w:color="auto" w:fill="FFFFFF"/>
        </w:rPr>
        <w:t>As the Linux users, we need to make sure how much RAM resources our system uses and how much it is free now.</w:t>
      </w:r>
    </w:p>
    <w:p w14:paraId="5525E8CD" w14:textId="7D2D6ABD" w:rsidR="00EB42EE" w:rsidRDefault="0023412D" w:rsidP="00175B5C">
      <w:pPr>
        <w:pStyle w:val="ListParagraph"/>
        <w:rPr>
          <w:shd w:val="clear" w:color="auto" w:fill="FFFFFF"/>
        </w:rPr>
      </w:pPr>
      <w:r>
        <w:rPr>
          <w:shd w:val="clear" w:color="auto" w:fill="FFFFFF"/>
        </w:rPr>
        <w:t xml:space="preserve"> The free command</w:t>
      </w:r>
    </w:p>
    <w:p w14:paraId="5264CECB" w14:textId="56160296" w:rsidR="0023412D" w:rsidRDefault="0023412D" w:rsidP="00175B5C">
      <w:pPr>
        <w:pStyle w:val="ListParagraph"/>
        <w:rPr>
          <w:shd w:val="clear" w:color="auto" w:fill="FFFFFF"/>
        </w:rPr>
      </w:pPr>
      <w:r>
        <w:rPr>
          <w:shd w:val="clear" w:color="auto" w:fill="FFFFFF"/>
        </w:rPr>
        <w:t xml:space="preserve">  Comma</w:t>
      </w:r>
      <w:r w:rsidR="00C03615">
        <w:rPr>
          <w:shd w:val="clear" w:color="auto" w:fill="FFFFFF"/>
        </w:rPr>
        <w:t>n</w:t>
      </w:r>
      <w:r>
        <w:rPr>
          <w:shd w:val="clear" w:color="auto" w:fill="FFFFFF"/>
        </w:rPr>
        <w:t>d: free -m</w:t>
      </w:r>
    </w:p>
    <w:p w14:paraId="256E06B1" w14:textId="3554D7D1" w:rsidR="002877CA" w:rsidRDefault="002877CA" w:rsidP="00175B5C">
      <w:pPr>
        <w:pStyle w:val="ListParagraph"/>
        <w:rPr>
          <w:shd w:val="clear" w:color="auto" w:fill="FFFFFF"/>
        </w:rPr>
      </w:pPr>
      <w:r>
        <w:rPr>
          <w:shd w:val="clear" w:color="auto" w:fill="FFFFFF"/>
        </w:rPr>
        <w:tab/>
      </w:r>
    </w:p>
    <w:p w14:paraId="12E84C3D" w14:textId="74C1756E" w:rsidR="002877CA" w:rsidRDefault="002877CA" w:rsidP="00175B5C">
      <w:pPr>
        <w:pStyle w:val="ListParagraph"/>
        <w:rPr>
          <w:shd w:val="clear" w:color="auto" w:fill="FFFFFF"/>
        </w:rPr>
      </w:pPr>
    </w:p>
    <w:p w14:paraId="3CC302C9" w14:textId="08976431" w:rsidR="002877CA" w:rsidRDefault="002877CA" w:rsidP="00175B5C">
      <w:pPr>
        <w:pStyle w:val="ListParagraph"/>
        <w:rPr>
          <w:shd w:val="clear" w:color="auto" w:fill="FFFFFF"/>
        </w:rPr>
      </w:pPr>
      <w:r>
        <w:rPr>
          <w:shd w:val="clear" w:color="auto" w:fill="FFFFFF"/>
        </w:rPr>
        <w:t>Here, m flag means that the information will be displayed in MBs.</w:t>
      </w:r>
    </w:p>
    <w:p w14:paraId="5A6B0E5D" w14:textId="796B1481" w:rsidR="004256D9" w:rsidRPr="00952C14" w:rsidRDefault="004256D9" w:rsidP="00952C14">
      <w:pPr>
        <w:pStyle w:val="ListParagraph"/>
        <w:rPr>
          <w:shd w:val="clear" w:color="auto" w:fill="FFFFFF"/>
        </w:rPr>
      </w:pPr>
      <w:r w:rsidRPr="004256D9">
        <w:rPr>
          <w:shd w:val="clear" w:color="auto" w:fill="FFFFFF"/>
        </w:rPr>
        <w:t xml:space="preserve">The available column indicates the available memory. The used column in the swap entry is also 0 which means that it is all </w:t>
      </w:r>
      <w:r w:rsidR="00952C14" w:rsidRPr="004256D9">
        <w:rPr>
          <w:shd w:val="clear" w:color="auto" w:fill="FFFFFF"/>
        </w:rPr>
        <w:t>unused and thus free</w:t>
      </w:r>
      <w:r w:rsidR="00952C14">
        <w:rPr>
          <w:shd w:val="clear" w:color="auto" w:fill="FFFFFF"/>
        </w:rPr>
        <w:t>.</w:t>
      </w:r>
    </w:p>
    <w:p w14:paraId="2CEC7E00" w14:textId="77777777" w:rsidR="004256D9" w:rsidRDefault="004256D9" w:rsidP="004256D9">
      <w:pPr>
        <w:pStyle w:val="ListParagraph"/>
        <w:rPr>
          <w:shd w:val="clear" w:color="auto" w:fill="FFFFFF"/>
        </w:rPr>
      </w:pPr>
    </w:p>
    <w:p w14:paraId="082CF695" w14:textId="08AAA750" w:rsidR="002877CA" w:rsidRDefault="002877CA" w:rsidP="00175B5C">
      <w:pPr>
        <w:pStyle w:val="ListParagraph"/>
        <w:rPr>
          <w:shd w:val="clear" w:color="auto" w:fill="FFFFFF"/>
        </w:rPr>
      </w:pPr>
      <w:r>
        <w:rPr>
          <w:noProof/>
        </w:rPr>
        <w:drawing>
          <wp:anchor distT="0" distB="0" distL="114300" distR="114300" simplePos="0" relativeHeight="251665408" behindDoc="0" locked="0" layoutInCell="1" allowOverlap="1" wp14:anchorId="15E16069" wp14:editId="13B22C29">
            <wp:simplePos x="0" y="0"/>
            <wp:positionH relativeFrom="column">
              <wp:posOffset>444500</wp:posOffset>
            </wp:positionH>
            <wp:positionV relativeFrom="paragraph">
              <wp:posOffset>0</wp:posOffset>
            </wp:positionV>
            <wp:extent cx="5731510" cy="946150"/>
            <wp:effectExtent l="0" t="0" r="254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946150"/>
                    </a:xfrm>
                    <a:prstGeom prst="rect">
                      <a:avLst/>
                    </a:prstGeom>
                  </pic:spPr>
                </pic:pic>
              </a:graphicData>
            </a:graphic>
          </wp:anchor>
        </w:drawing>
      </w:r>
    </w:p>
    <w:p w14:paraId="6AC38598" w14:textId="77777777" w:rsidR="0023412D" w:rsidRPr="00175B5C" w:rsidRDefault="0023412D" w:rsidP="00175B5C">
      <w:pPr>
        <w:pStyle w:val="ListParagraph"/>
        <w:rPr>
          <w:shd w:val="clear" w:color="auto" w:fill="FFFFFF"/>
        </w:rPr>
      </w:pPr>
    </w:p>
    <w:p w14:paraId="1988BE64" w14:textId="19CF20CE" w:rsidR="00FD729B" w:rsidRPr="0064004E" w:rsidRDefault="00E97455" w:rsidP="004929FE">
      <w:pPr>
        <w:ind w:left="360"/>
        <w:rPr>
          <w:b/>
          <w:bCs/>
          <w:shd w:val="clear" w:color="auto" w:fill="FFFFFF"/>
        </w:rPr>
      </w:pPr>
      <w:r w:rsidRPr="0064004E">
        <w:rPr>
          <w:b/>
          <w:bCs/>
          <w:shd w:val="clear" w:color="auto" w:fill="FFFFFF"/>
        </w:rPr>
        <w:t xml:space="preserve"> </w:t>
      </w:r>
      <w:r w:rsidR="004929FE" w:rsidRPr="0064004E">
        <w:rPr>
          <w:b/>
          <w:bCs/>
          <w:shd w:val="clear" w:color="auto" w:fill="FFFFFF"/>
        </w:rPr>
        <w:t>2.3</w:t>
      </w:r>
      <w:r w:rsidR="00EC67A9">
        <w:rPr>
          <w:b/>
          <w:bCs/>
          <w:shd w:val="clear" w:color="auto" w:fill="FFFFFF"/>
        </w:rPr>
        <w:t xml:space="preserve"> </w:t>
      </w:r>
      <w:r w:rsidR="000C36A3" w:rsidRPr="0064004E">
        <w:rPr>
          <w:b/>
          <w:bCs/>
          <w:shd w:val="clear" w:color="auto" w:fill="FFFFFF"/>
        </w:rPr>
        <w:t>Available disk space</w:t>
      </w:r>
    </w:p>
    <w:p w14:paraId="3E7DA237" w14:textId="666B4D1A" w:rsidR="00F117FB" w:rsidRDefault="00F117FB" w:rsidP="00F117FB">
      <w:pPr>
        <w:pStyle w:val="ListParagraph"/>
        <w:rPr>
          <w:shd w:val="clear" w:color="auto" w:fill="FFFFFF"/>
        </w:rPr>
      </w:pPr>
    </w:p>
    <w:p w14:paraId="3D79BFED" w14:textId="38080A5F" w:rsidR="00F117FB" w:rsidRDefault="00F117FB" w:rsidP="00F117FB">
      <w:pPr>
        <w:pStyle w:val="ListParagraph"/>
        <w:rPr>
          <w:shd w:val="clear" w:color="auto" w:fill="FFFFFF"/>
        </w:rPr>
      </w:pPr>
      <w:r>
        <w:rPr>
          <w:shd w:val="clear" w:color="auto" w:fill="FFFFFF"/>
        </w:rPr>
        <w:t>Command: df</w:t>
      </w:r>
    </w:p>
    <w:p w14:paraId="2782ABB1" w14:textId="1F5C2DCA" w:rsidR="007B16FE" w:rsidRDefault="007B16FE" w:rsidP="00F117FB">
      <w:pPr>
        <w:pStyle w:val="ListParagraph"/>
        <w:rPr>
          <w:shd w:val="clear" w:color="auto" w:fill="FFFFFF"/>
        </w:rPr>
      </w:pPr>
      <w:r>
        <w:rPr>
          <w:shd w:val="clear" w:color="auto" w:fill="FFFFFF"/>
        </w:rPr>
        <w:t xml:space="preserve">Shows the amount of disk space used and available on </w:t>
      </w:r>
      <w:r w:rsidR="00706EFF">
        <w:rPr>
          <w:shd w:val="clear" w:color="auto" w:fill="FFFFFF"/>
        </w:rPr>
        <w:t>Linux</w:t>
      </w:r>
      <w:r>
        <w:rPr>
          <w:shd w:val="clear" w:color="auto" w:fill="FFFFFF"/>
        </w:rPr>
        <w:t xml:space="preserve"> file system.</w:t>
      </w:r>
    </w:p>
    <w:p w14:paraId="29E53981" w14:textId="59514117" w:rsidR="00F117FB" w:rsidRDefault="00F117FB" w:rsidP="00F117FB">
      <w:pPr>
        <w:pStyle w:val="ListParagraph"/>
        <w:rPr>
          <w:shd w:val="clear" w:color="auto" w:fill="FFFFFF"/>
        </w:rPr>
      </w:pPr>
      <w:r>
        <w:rPr>
          <w:noProof/>
        </w:rPr>
        <w:drawing>
          <wp:anchor distT="0" distB="0" distL="114300" distR="114300" simplePos="0" relativeHeight="251667456" behindDoc="0" locked="0" layoutInCell="1" allowOverlap="1" wp14:anchorId="1D3AF26A" wp14:editId="2D59BB18">
            <wp:simplePos x="0" y="0"/>
            <wp:positionH relativeFrom="column">
              <wp:posOffset>641350</wp:posOffset>
            </wp:positionH>
            <wp:positionV relativeFrom="paragraph">
              <wp:posOffset>184785</wp:posOffset>
            </wp:positionV>
            <wp:extent cx="4857750" cy="1898650"/>
            <wp:effectExtent l="0" t="0" r="0"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57750" cy="1898650"/>
                    </a:xfrm>
                    <a:prstGeom prst="rect">
                      <a:avLst/>
                    </a:prstGeom>
                  </pic:spPr>
                </pic:pic>
              </a:graphicData>
            </a:graphic>
            <wp14:sizeRelH relativeFrom="margin">
              <wp14:pctWidth>0</wp14:pctWidth>
            </wp14:sizeRelH>
            <wp14:sizeRelV relativeFrom="margin">
              <wp14:pctHeight>0</wp14:pctHeight>
            </wp14:sizeRelV>
          </wp:anchor>
        </w:drawing>
      </w:r>
    </w:p>
    <w:p w14:paraId="29C33F75" w14:textId="77777777" w:rsidR="004A58CE" w:rsidRPr="00FF40AB" w:rsidRDefault="004A58CE" w:rsidP="004A58CE">
      <w:pPr>
        <w:pStyle w:val="ListParagraph"/>
        <w:rPr>
          <w:shd w:val="clear" w:color="auto" w:fill="FFFFFF"/>
        </w:rPr>
      </w:pPr>
    </w:p>
    <w:p w14:paraId="29475889" w14:textId="307FD82A" w:rsidR="00FF40AB" w:rsidRDefault="00FF40AB" w:rsidP="00FF40AB">
      <w:pPr>
        <w:pStyle w:val="ListParagraph"/>
        <w:rPr>
          <w:shd w:val="clear" w:color="auto" w:fill="FFFFFF"/>
        </w:rPr>
      </w:pPr>
    </w:p>
    <w:p w14:paraId="33949382" w14:textId="65EBAA4E" w:rsidR="00FE7D46" w:rsidRDefault="00FE7D46" w:rsidP="00FF40AB">
      <w:pPr>
        <w:pStyle w:val="ListParagraph"/>
        <w:rPr>
          <w:shd w:val="clear" w:color="auto" w:fill="FFFFFF"/>
        </w:rPr>
      </w:pPr>
    </w:p>
    <w:p w14:paraId="1CF16880" w14:textId="7442BB22" w:rsidR="00FE7D46" w:rsidRDefault="00FE7D46" w:rsidP="00FF40AB">
      <w:pPr>
        <w:pStyle w:val="ListParagraph"/>
        <w:rPr>
          <w:shd w:val="clear" w:color="auto" w:fill="FFFFFF"/>
        </w:rPr>
      </w:pPr>
    </w:p>
    <w:p w14:paraId="3F11EFE0" w14:textId="2E2C4D33" w:rsidR="00FE7D46" w:rsidRDefault="00FE7D46" w:rsidP="00FF40AB">
      <w:pPr>
        <w:pStyle w:val="ListParagraph"/>
        <w:rPr>
          <w:shd w:val="clear" w:color="auto" w:fill="FFFFFF"/>
        </w:rPr>
      </w:pPr>
    </w:p>
    <w:p w14:paraId="749A7BC9" w14:textId="658BBB30" w:rsidR="00FE7D46" w:rsidRDefault="00FE7D46" w:rsidP="00FF40AB">
      <w:pPr>
        <w:pStyle w:val="ListParagraph"/>
        <w:rPr>
          <w:shd w:val="clear" w:color="auto" w:fill="FFFFFF"/>
        </w:rPr>
      </w:pPr>
    </w:p>
    <w:p w14:paraId="3C99134E" w14:textId="57865C45" w:rsidR="00FE7D46" w:rsidRDefault="00FE7D46" w:rsidP="00FF40AB">
      <w:pPr>
        <w:pStyle w:val="ListParagraph"/>
        <w:rPr>
          <w:shd w:val="clear" w:color="auto" w:fill="FFFFFF"/>
        </w:rPr>
      </w:pPr>
    </w:p>
    <w:p w14:paraId="588EA11A" w14:textId="72C73AB5" w:rsidR="00FE7D46" w:rsidRDefault="00FE7D46" w:rsidP="00FF40AB">
      <w:pPr>
        <w:pStyle w:val="ListParagraph"/>
        <w:rPr>
          <w:shd w:val="clear" w:color="auto" w:fill="FFFFFF"/>
        </w:rPr>
      </w:pPr>
    </w:p>
    <w:p w14:paraId="602430E8" w14:textId="6775178F" w:rsidR="00FE7D46" w:rsidRDefault="00FE7D46" w:rsidP="00FF40AB">
      <w:pPr>
        <w:pStyle w:val="ListParagraph"/>
        <w:rPr>
          <w:shd w:val="clear" w:color="auto" w:fill="FFFFFF"/>
        </w:rPr>
      </w:pPr>
    </w:p>
    <w:p w14:paraId="1215BCA4" w14:textId="66F2A46F" w:rsidR="00FE7D46" w:rsidRDefault="00FE7D46" w:rsidP="00FF40AB">
      <w:pPr>
        <w:pStyle w:val="ListParagraph"/>
        <w:rPr>
          <w:shd w:val="clear" w:color="auto" w:fill="FFFFFF"/>
        </w:rPr>
      </w:pPr>
    </w:p>
    <w:p w14:paraId="059B33C2" w14:textId="2E1D4F80" w:rsidR="00FE7D46" w:rsidRDefault="00FE7D46" w:rsidP="00FF40AB">
      <w:pPr>
        <w:pStyle w:val="ListParagraph"/>
        <w:rPr>
          <w:shd w:val="clear" w:color="auto" w:fill="FFFFFF"/>
        </w:rPr>
      </w:pPr>
    </w:p>
    <w:p w14:paraId="357FB9EB" w14:textId="000C2CBD" w:rsidR="00FE7D46" w:rsidRDefault="00FE7D46" w:rsidP="00FF40AB">
      <w:pPr>
        <w:pStyle w:val="ListParagraph"/>
        <w:rPr>
          <w:shd w:val="clear" w:color="auto" w:fill="FFFFFF"/>
        </w:rPr>
      </w:pPr>
    </w:p>
    <w:p w14:paraId="6E1D0342" w14:textId="6A12E872" w:rsidR="00FE7D46" w:rsidRDefault="00FE7D46" w:rsidP="00FF40AB">
      <w:pPr>
        <w:pStyle w:val="ListParagraph"/>
        <w:rPr>
          <w:shd w:val="clear" w:color="auto" w:fill="FFFFFF"/>
        </w:rPr>
      </w:pPr>
    </w:p>
    <w:p w14:paraId="726C536C" w14:textId="16F38CD7" w:rsidR="00FE7D46" w:rsidRPr="002B5203" w:rsidRDefault="00410D37" w:rsidP="00755B6C">
      <w:pPr>
        <w:pStyle w:val="ListParagraph"/>
        <w:numPr>
          <w:ilvl w:val="1"/>
          <w:numId w:val="10"/>
        </w:numPr>
        <w:rPr>
          <w:b/>
          <w:bCs/>
          <w:shd w:val="clear" w:color="auto" w:fill="FFFFFF"/>
        </w:rPr>
      </w:pPr>
      <w:r w:rsidRPr="002B5203">
        <w:rPr>
          <w:b/>
          <w:bCs/>
          <w:shd w:val="clear" w:color="auto" w:fill="FFFFFF"/>
        </w:rPr>
        <w:t>Uptime</w:t>
      </w:r>
    </w:p>
    <w:p w14:paraId="76687F5E" w14:textId="23FCF50E" w:rsidR="00082305" w:rsidRDefault="009642BE" w:rsidP="00590CBC">
      <w:pPr>
        <w:ind w:left="720"/>
        <w:rPr>
          <w:shd w:val="clear" w:color="auto" w:fill="FFFFFF"/>
        </w:rPr>
      </w:pPr>
      <w:r>
        <w:rPr>
          <w:shd w:val="clear" w:color="auto" w:fill="FFFFFF"/>
        </w:rPr>
        <w:t xml:space="preserve">    Command:</w:t>
      </w:r>
      <w:r w:rsidR="00040442">
        <w:rPr>
          <w:shd w:val="clear" w:color="auto" w:fill="FFFFFF"/>
        </w:rPr>
        <w:t xml:space="preserve"> $uptim</w:t>
      </w:r>
      <w:r w:rsidR="00BF0949">
        <w:rPr>
          <w:noProof/>
        </w:rPr>
        <w:drawing>
          <wp:anchor distT="0" distB="0" distL="114300" distR="114300" simplePos="0" relativeHeight="251669504" behindDoc="0" locked="0" layoutInCell="1" allowOverlap="1" wp14:anchorId="06968210" wp14:editId="1CE30EF3">
            <wp:simplePos x="0" y="0"/>
            <wp:positionH relativeFrom="column">
              <wp:posOffset>768350</wp:posOffset>
            </wp:positionH>
            <wp:positionV relativeFrom="paragraph">
              <wp:posOffset>206375</wp:posOffset>
            </wp:positionV>
            <wp:extent cx="4584700" cy="1619250"/>
            <wp:effectExtent l="0" t="0" r="635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84700" cy="1619250"/>
                    </a:xfrm>
                    <a:prstGeom prst="rect">
                      <a:avLst/>
                    </a:prstGeom>
                  </pic:spPr>
                </pic:pic>
              </a:graphicData>
            </a:graphic>
            <wp14:sizeRelH relativeFrom="margin">
              <wp14:pctWidth>0</wp14:pctWidth>
            </wp14:sizeRelH>
            <wp14:sizeRelV relativeFrom="margin">
              <wp14:pctHeight>0</wp14:pctHeight>
            </wp14:sizeRelV>
          </wp:anchor>
        </w:drawing>
      </w:r>
      <w:r w:rsidR="00590CBC">
        <w:rPr>
          <w:shd w:val="clear" w:color="auto" w:fill="FFFFFF"/>
        </w:rPr>
        <w:t>e</w:t>
      </w:r>
    </w:p>
    <w:p w14:paraId="3A51F13A" w14:textId="74A0216C" w:rsidR="00590CBC" w:rsidRDefault="00590CBC" w:rsidP="00590CBC">
      <w:pPr>
        <w:ind w:left="720"/>
        <w:rPr>
          <w:shd w:val="clear" w:color="auto" w:fill="FFFFFF"/>
        </w:rPr>
      </w:pPr>
    </w:p>
    <w:p w14:paraId="3E2F26E4" w14:textId="31F3E001" w:rsidR="00590CBC" w:rsidRDefault="00590CBC" w:rsidP="00590CBC">
      <w:pPr>
        <w:ind w:left="720"/>
        <w:rPr>
          <w:shd w:val="clear" w:color="auto" w:fill="FFFFFF"/>
        </w:rPr>
      </w:pPr>
    </w:p>
    <w:p w14:paraId="73E564C5" w14:textId="4257D4AC" w:rsidR="00590CBC" w:rsidRDefault="00590CBC" w:rsidP="00590CBC">
      <w:pPr>
        <w:ind w:left="720"/>
        <w:rPr>
          <w:shd w:val="clear" w:color="auto" w:fill="FFFFFF"/>
        </w:rPr>
      </w:pPr>
    </w:p>
    <w:p w14:paraId="3E86B51C" w14:textId="50DEB8DB" w:rsidR="00590CBC" w:rsidRDefault="00590CBC" w:rsidP="00590CBC">
      <w:pPr>
        <w:ind w:left="720"/>
        <w:rPr>
          <w:shd w:val="clear" w:color="auto" w:fill="FFFFFF"/>
        </w:rPr>
      </w:pPr>
    </w:p>
    <w:p w14:paraId="0B66808E" w14:textId="765E76A3" w:rsidR="00590CBC" w:rsidRDefault="00590CBC" w:rsidP="00590CBC">
      <w:pPr>
        <w:ind w:left="720"/>
        <w:rPr>
          <w:shd w:val="clear" w:color="auto" w:fill="FFFFFF"/>
        </w:rPr>
      </w:pPr>
    </w:p>
    <w:p w14:paraId="20FA4E1E" w14:textId="3D9394F6" w:rsidR="00590CBC" w:rsidRDefault="00590CBC" w:rsidP="00590CBC">
      <w:pPr>
        <w:ind w:left="720"/>
        <w:rPr>
          <w:shd w:val="clear" w:color="auto" w:fill="FFFFFF"/>
        </w:rPr>
      </w:pPr>
    </w:p>
    <w:p w14:paraId="61C686D1" w14:textId="182EFDE2" w:rsidR="00590CBC" w:rsidRDefault="00590CBC" w:rsidP="00590CBC">
      <w:pPr>
        <w:ind w:left="720"/>
        <w:rPr>
          <w:shd w:val="clear" w:color="auto" w:fill="FFFFFF"/>
        </w:rPr>
      </w:pPr>
    </w:p>
    <w:p w14:paraId="5DCE878A" w14:textId="7D2A60BD" w:rsidR="00590CBC" w:rsidRPr="006329EF" w:rsidRDefault="00590CBC" w:rsidP="00590CBC">
      <w:pPr>
        <w:ind w:left="720"/>
        <w:rPr>
          <w:b/>
          <w:bCs/>
          <w:shd w:val="clear" w:color="auto" w:fill="FFFFFF"/>
        </w:rPr>
      </w:pPr>
      <w:r w:rsidRPr="006329EF">
        <w:rPr>
          <w:b/>
          <w:bCs/>
          <w:shd w:val="clear" w:color="auto" w:fill="FFFFFF"/>
        </w:rPr>
        <w:t>Description:</w:t>
      </w:r>
      <w:r w:rsidR="00C84C6D" w:rsidRPr="006329EF">
        <w:rPr>
          <w:b/>
          <w:bCs/>
          <w:shd w:val="clear" w:color="auto" w:fill="FFFFFF"/>
        </w:rPr>
        <w:t xml:space="preserve"> </w:t>
      </w:r>
    </w:p>
    <w:p w14:paraId="5DCE1DCE" w14:textId="5D9927D3" w:rsidR="00C84C6D" w:rsidRDefault="00C84C6D" w:rsidP="00590CBC">
      <w:pPr>
        <w:ind w:left="720"/>
        <w:rPr>
          <w:shd w:val="clear" w:color="auto" w:fill="FFFFFF"/>
        </w:rPr>
      </w:pPr>
      <w:r>
        <w:rPr>
          <w:shd w:val="clear" w:color="auto" w:fill="FFFFFF"/>
        </w:rPr>
        <w:t>12:24:58: State the current time</w:t>
      </w:r>
    </w:p>
    <w:p w14:paraId="5799BEEA" w14:textId="1D6A1FBE" w:rsidR="00C84C6D" w:rsidRDefault="00C84C6D" w:rsidP="00590CBC">
      <w:pPr>
        <w:ind w:left="720"/>
        <w:rPr>
          <w:shd w:val="clear" w:color="auto" w:fill="FFFFFF"/>
        </w:rPr>
      </w:pPr>
      <w:r>
        <w:rPr>
          <w:shd w:val="clear" w:color="auto" w:fill="FFFFFF"/>
        </w:rPr>
        <w:t>Up 23 min: How long the system has been running.</w:t>
      </w:r>
    </w:p>
    <w:p w14:paraId="0B508169" w14:textId="4C305485" w:rsidR="00C84C6D" w:rsidRDefault="00991A04" w:rsidP="00590CBC">
      <w:pPr>
        <w:ind w:left="720"/>
        <w:rPr>
          <w:shd w:val="clear" w:color="auto" w:fill="FFFFFF"/>
        </w:rPr>
      </w:pPr>
      <w:r>
        <w:rPr>
          <w:shd w:val="clear" w:color="auto" w:fill="FFFFFF"/>
        </w:rPr>
        <w:t>1 user: How many users currently logged on</w:t>
      </w:r>
    </w:p>
    <w:p w14:paraId="75274363" w14:textId="580B602D" w:rsidR="005D13DF" w:rsidRDefault="005D13DF" w:rsidP="00590CBC">
      <w:pPr>
        <w:ind w:left="720"/>
        <w:rPr>
          <w:shd w:val="clear" w:color="auto" w:fill="FFFFFF"/>
        </w:rPr>
      </w:pPr>
      <w:r>
        <w:rPr>
          <w:shd w:val="clear" w:color="auto" w:fill="FFFFFF"/>
        </w:rPr>
        <w:t>0.00,0.04,0.19</w:t>
      </w:r>
      <w:r w:rsidR="00401F69">
        <w:rPr>
          <w:shd w:val="clear" w:color="auto" w:fill="FFFFFF"/>
        </w:rPr>
        <w:t xml:space="preserve">: Load Average </w:t>
      </w:r>
    </w:p>
    <w:p w14:paraId="6DFA3E06" w14:textId="77777777" w:rsidR="00F27678" w:rsidRDefault="00F27678" w:rsidP="00F80D43">
      <w:pPr>
        <w:ind w:left="720"/>
        <w:rPr>
          <w:b/>
          <w:bCs/>
          <w:shd w:val="clear" w:color="auto" w:fill="FFFFFF"/>
        </w:rPr>
      </w:pPr>
    </w:p>
    <w:p w14:paraId="5ED83ED1" w14:textId="042DD969" w:rsidR="00800D0B" w:rsidRDefault="005D7BD4" w:rsidP="00F80D43">
      <w:pPr>
        <w:ind w:left="720"/>
        <w:rPr>
          <w:b/>
          <w:bCs/>
          <w:shd w:val="clear" w:color="auto" w:fill="FFFFFF"/>
        </w:rPr>
      </w:pPr>
      <w:r w:rsidRPr="003B2D22">
        <w:rPr>
          <w:b/>
          <w:bCs/>
          <w:shd w:val="clear" w:color="auto" w:fill="FFFFFF"/>
        </w:rPr>
        <w:t>1.3</w:t>
      </w:r>
      <w:r w:rsidR="003B2D22" w:rsidRPr="003B2D22">
        <w:rPr>
          <w:b/>
          <w:bCs/>
        </w:rPr>
        <w:t xml:space="preserve"> </w:t>
      </w:r>
      <w:r w:rsidR="003B2D22" w:rsidRPr="003B2D22">
        <w:rPr>
          <w:b/>
          <w:bCs/>
          <w:shd w:val="clear" w:color="auto" w:fill="FFFFFF"/>
        </w:rPr>
        <w:t>Install docker-ce latest version in the created virtual machine. Show the output of `docker info` command</w:t>
      </w:r>
    </w:p>
    <w:p w14:paraId="27672AFA" w14:textId="687A97E9" w:rsidR="00F80D43" w:rsidRDefault="00633D1F" w:rsidP="00F80D43">
      <w:pPr>
        <w:ind w:left="720"/>
        <w:rPr>
          <w:shd w:val="clear" w:color="auto" w:fill="FFFFFF"/>
        </w:rPr>
      </w:pPr>
      <w:r w:rsidRPr="008D74D6">
        <w:rPr>
          <w:b/>
          <w:bCs/>
          <w:shd w:val="clear" w:color="auto" w:fill="FFFFFF"/>
        </w:rPr>
        <w:t>Task Description:</w:t>
      </w:r>
      <w:r w:rsidR="00850B42">
        <w:rPr>
          <w:shd w:val="clear" w:color="auto" w:fill="FFFFFF"/>
        </w:rPr>
        <w:t xml:space="preserve"> Docker is an open source utility which eliminates the repetitive task in software development.</w:t>
      </w:r>
      <w:r w:rsidR="000D38BF">
        <w:rPr>
          <w:shd w:val="clear" w:color="auto" w:fill="FFFFFF"/>
        </w:rPr>
        <w:t xml:space="preserve"> There are two versions of docker Docker </w:t>
      </w:r>
      <w:proofErr w:type="gramStart"/>
      <w:r w:rsidR="000D38BF">
        <w:rPr>
          <w:shd w:val="clear" w:color="auto" w:fill="FFFFFF"/>
        </w:rPr>
        <w:t>CE(</w:t>
      </w:r>
      <w:proofErr w:type="gramEnd"/>
      <w:r w:rsidR="000D38BF">
        <w:rPr>
          <w:shd w:val="clear" w:color="auto" w:fill="FFFFFF"/>
        </w:rPr>
        <w:t xml:space="preserve">Community edition) and eDocker EE (Enterprise Edition). For the </w:t>
      </w:r>
      <w:r w:rsidR="00E50AA4">
        <w:rPr>
          <w:shd w:val="clear" w:color="auto" w:fill="FFFFFF"/>
        </w:rPr>
        <w:t>small-scale</w:t>
      </w:r>
      <w:r w:rsidR="000D38BF">
        <w:rPr>
          <w:shd w:val="clear" w:color="auto" w:fill="FFFFFF"/>
        </w:rPr>
        <w:t xml:space="preserve"> project, we use docker ce</w:t>
      </w:r>
      <w:r w:rsidR="002D52D5">
        <w:rPr>
          <w:shd w:val="clear" w:color="auto" w:fill="FFFFFF"/>
        </w:rPr>
        <w:fldChar w:fldCharType="begin"/>
      </w:r>
      <w:r w:rsidR="002D52D5">
        <w:rPr>
          <w:shd w:val="clear" w:color="auto" w:fill="FFFFFF"/>
        </w:rPr>
        <w:instrText xml:space="preserve"> ADDIN ZOTERO_ITEM CSL_CITATION {"citationID":"sxH6XLmn","properties":{"formattedCitation":"[3]","plainCitation":"[3]","noteIndex":0},"citationItems":[{"id":111,"uris":["http://zotero.org/users/local/aDoQtZxL/items/T48IJTQ7"],"uri":["http://zotero.org/users/local/aDoQtZxL/items/T48IJTQ7"],"itemData":{"id":111,"type":"post-weblog","abstract":"Docker is a software package that creates containers for application development. Learn how to Install Docker on Ubuntu 18.04 in this tutorial.","container-title":"Knowledge Base by phoenixNAP","language":"en-US","note":"source: phoenixnap.com\nsection: SysAdmin","title":"How to Install Docker On Ubuntu 18.04 {2020 Tutorial}","URL":"https://phoenixnap.com/kb/how-to-install-docker-on-ubuntu-18-04","accessed":{"date-parts":[["2020",7,13]]},"issued":{"date-parts":[["2018",10,22]]}}}],"schema":"https://github.com/citation-style-language/schema/raw/master/csl-citation.json"} </w:instrText>
      </w:r>
      <w:r w:rsidR="002D52D5">
        <w:rPr>
          <w:shd w:val="clear" w:color="auto" w:fill="FFFFFF"/>
        </w:rPr>
        <w:fldChar w:fldCharType="separate"/>
      </w:r>
      <w:r w:rsidR="002D52D5" w:rsidRPr="002D52D5">
        <w:rPr>
          <w:rFonts w:ascii="Calibri" w:hAnsi="Calibri" w:cs="Calibri"/>
        </w:rPr>
        <w:t>[3]</w:t>
      </w:r>
      <w:r w:rsidR="002D52D5">
        <w:rPr>
          <w:shd w:val="clear" w:color="auto" w:fill="FFFFFF"/>
        </w:rPr>
        <w:fldChar w:fldCharType="end"/>
      </w:r>
    </w:p>
    <w:p w14:paraId="0727A79E" w14:textId="1756044F" w:rsidR="000D38BF" w:rsidRDefault="000D38BF" w:rsidP="00F80D43">
      <w:pPr>
        <w:ind w:left="720"/>
        <w:rPr>
          <w:shd w:val="clear" w:color="auto" w:fill="FFFFFF"/>
        </w:rPr>
      </w:pPr>
    </w:p>
    <w:p w14:paraId="59F00F1C" w14:textId="719AEEFC" w:rsidR="000D38BF" w:rsidRPr="008F1C01" w:rsidRDefault="00E50AA4" w:rsidP="00F80D43">
      <w:pPr>
        <w:ind w:left="720"/>
        <w:rPr>
          <w:b/>
          <w:bCs/>
          <w:shd w:val="clear" w:color="auto" w:fill="FFFFFF"/>
        </w:rPr>
      </w:pPr>
      <w:r w:rsidRPr="008F1C01">
        <w:rPr>
          <w:b/>
          <w:bCs/>
          <w:shd w:val="clear" w:color="auto" w:fill="FFFFFF"/>
        </w:rPr>
        <w:t>Step to install</w:t>
      </w:r>
      <w:r w:rsidR="008F1C01">
        <w:rPr>
          <w:b/>
          <w:bCs/>
          <w:shd w:val="clear" w:color="auto" w:fill="FFFFFF"/>
        </w:rPr>
        <w:t xml:space="preserve"> Docker</w:t>
      </w:r>
    </w:p>
    <w:p w14:paraId="363B0A9F" w14:textId="3A4C6E8C" w:rsidR="00E50AA4" w:rsidRDefault="00DE3DDD" w:rsidP="00F80D43">
      <w:pPr>
        <w:ind w:left="720"/>
        <w:rPr>
          <w:shd w:val="clear" w:color="auto" w:fill="FFFFFF"/>
        </w:rPr>
      </w:pPr>
      <w:r>
        <w:rPr>
          <w:shd w:val="clear" w:color="auto" w:fill="FFFFFF"/>
        </w:rPr>
        <w:t>1)</w:t>
      </w:r>
      <w:r w:rsidR="0084591B">
        <w:rPr>
          <w:shd w:val="clear" w:color="auto" w:fill="FFFFFF"/>
        </w:rPr>
        <w:t>Update software repositories</w:t>
      </w:r>
      <w:r w:rsidR="00B3541A">
        <w:rPr>
          <w:shd w:val="clear" w:color="auto" w:fill="FFFFFF"/>
        </w:rPr>
        <w:t xml:space="preserve">: </w:t>
      </w:r>
      <w:r w:rsidR="0045198A">
        <w:rPr>
          <w:shd w:val="clear" w:color="auto" w:fill="FFFFFF"/>
        </w:rPr>
        <w:t>By using this command to make sure if we update all the existing software in the database.</w:t>
      </w:r>
    </w:p>
    <w:p w14:paraId="574B0320" w14:textId="67D8EB22" w:rsidR="0084591B" w:rsidRDefault="008C0F27" w:rsidP="00F80D43">
      <w:pPr>
        <w:ind w:left="720"/>
        <w:rPr>
          <w:shd w:val="clear" w:color="auto" w:fill="FFFFFF"/>
        </w:rPr>
      </w:pPr>
      <w:r>
        <w:rPr>
          <w:shd w:val="clear" w:color="auto" w:fill="FFFFFF"/>
        </w:rPr>
        <w:t>Command: sudo apt-get update</w:t>
      </w:r>
    </w:p>
    <w:p w14:paraId="07C157B7" w14:textId="38B86A22" w:rsidR="008C0F27" w:rsidRDefault="008C0F27" w:rsidP="00F80D43">
      <w:pPr>
        <w:ind w:left="720"/>
        <w:rPr>
          <w:shd w:val="clear" w:color="auto" w:fill="FFFFFF"/>
        </w:rPr>
      </w:pPr>
    </w:p>
    <w:p w14:paraId="15CC7C70" w14:textId="0ECEE4CC" w:rsidR="006D388D" w:rsidRDefault="00017279" w:rsidP="00F80D43">
      <w:pPr>
        <w:ind w:left="720"/>
        <w:rPr>
          <w:shd w:val="clear" w:color="auto" w:fill="FFFFFF"/>
        </w:rPr>
      </w:pPr>
      <w:r>
        <w:rPr>
          <w:noProof/>
        </w:rPr>
        <w:lastRenderedPageBreak/>
        <w:drawing>
          <wp:anchor distT="0" distB="0" distL="114300" distR="114300" simplePos="0" relativeHeight="251671552" behindDoc="0" locked="0" layoutInCell="1" allowOverlap="1" wp14:anchorId="148201D7" wp14:editId="0AABCC33">
            <wp:simplePos x="0" y="0"/>
            <wp:positionH relativeFrom="column">
              <wp:posOffset>558800</wp:posOffset>
            </wp:positionH>
            <wp:positionV relativeFrom="paragraph">
              <wp:posOffset>382270</wp:posOffset>
            </wp:positionV>
            <wp:extent cx="4838700" cy="2051050"/>
            <wp:effectExtent l="0" t="0" r="0" b="635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38700" cy="2051050"/>
                    </a:xfrm>
                    <a:prstGeom prst="rect">
                      <a:avLst/>
                    </a:prstGeom>
                  </pic:spPr>
                </pic:pic>
              </a:graphicData>
            </a:graphic>
            <wp14:sizeRelH relativeFrom="margin">
              <wp14:pctWidth>0</wp14:pctWidth>
            </wp14:sizeRelH>
            <wp14:sizeRelV relativeFrom="margin">
              <wp14:pctHeight>0</wp14:pctHeight>
            </wp14:sizeRelV>
          </wp:anchor>
        </w:drawing>
      </w:r>
      <w:r w:rsidR="00035422">
        <w:rPr>
          <w:shd w:val="clear" w:color="auto" w:fill="FFFFFF"/>
        </w:rPr>
        <w:t>Step</w:t>
      </w:r>
      <w:r w:rsidR="007524B9">
        <w:rPr>
          <w:shd w:val="clear" w:color="auto" w:fill="FFFFFF"/>
        </w:rPr>
        <w:t>2) Download</w:t>
      </w:r>
      <w:r w:rsidR="006D388D">
        <w:rPr>
          <w:shd w:val="clear" w:color="auto" w:fill="FFFFFF"/>
        </w:rPr>
        <w:t xml:space="preserve"> Dependencies</w:t>
      </w:r>
    </w:p>
    <w:p w14:paraId="34FB8C64" w14:textId="3145B0D2" w:rsidR="00473D47" w:rsidRDefault="00473D47" w:rsidP="00F80D43">
      <w:pPr>
        <w:ind w:left="720"/>
        <w:rPr>
          <w:shd w:val="clear" w:color="auto" w:fill="FFFFFF"/>
        </w:rPr>
      </w:pPr>
    </w:p>
    <w:p w14:paraId="599D2F9F" w14:textId="4CA5CB28" w:rsidR="00473D47" w:rsidRDefault="00473D47" w:rsidP="00F80D43">
      <w:pPr>
        <w:ind w:left="720"/>
        <w:rPr>
          <w:shd w:val="clear" w:color="auto" w:fill="FFFFFF"/>
        </w:rPr>
      </w:pPr>
      <w:r>
        <w:rPr>
          <w:shd w:val="clear" w:color="auto" w:fill="FFFFFF"/>
        </w:rPr>
        <w:t>Command:</w:t>
      </w:r>
      <w:r w:rsidRPr="00473D47">
        <w:t xml:space="preserve"> </w:t>
      </w:r>
      <w:r w:rsidRPr="00473D47">
        <w:rPr>
          <w:shd w:val="clear" w:color="auto" w:fill="FFFFFF"/>
        </w:rPr>
        <w:t>sudo apt-get install apt-transport-https ca-certificates curl software-properties-comm</w:t>
      </w:r>
      <w:r w:rsidR="001B0AF0">
        <w:rPr>
          <w:shd w:val="clear" w:color="auto" w:fill="FFFFFF"/>
        </w:rPr>
        <w:t>on</w:t>
      </w:r>
    </w:p>
    <w:p w14:paraId="0F6FA9CE" w14:textId="57D62B40" w:rsidR="00911E0B" w:rsidRPr="00E87771" w:rsidRDefault="00911E0B" w:rsidP="00F80D43">
      <w:pPr>
        <w:ind w:left="720"/>
        <w:rPr>
          <w:b/>
          <w:bCs/>
          <w:shd w:val="clear" w:color="auto" w:fill="FFFFFF"/>
        </w:rPr>
      </w:pPr>
      <w:r w:rsidRPr="00E87771">
        <w:rPr>
          <w:b/>
          <w:bCs/>
          <w:shd w:val="clear" w:color="auto" w:fill="FFFFFF"/>
        </w:rPr>
        <w:t>Breakdown of terms:</w:t>
      </w:r>
    </w:p>
    <w:p w14:paraId="42471EE6" w14:textId="77777777" w:rsidR="004D19BE" w:rsidRPr="004D19BE" w:rsidRDefault="004D19BE" w:rsidP="004D19BE">
      <w:pPr>
        <w:ind w:left="720"/>
        <w:rPr>
          <w:shd w:val="clear" w:color="auto" w:fill="FFFFFF"/>
        </w:rPr>
      </w:pPr>
      <w:r w:rsidRPr="004D19BE">
        <w:rPr>
          <w:shd w:val="clear" w:color="auto" w:fill="FFFFFF"/>
        </w:rPr>
        <w:t>apt-transport-https: Allows the package manager to transfer files and data over https</w:t>
      </w:r>
    </w:p>
    <w:p w14:paraId="3D7940FC" w14:textId="77777777" w:rsidR="004D19BE" w:rsidRPr="004D19BE" w:rsidRDefault="004D19BE" w:rsidP="004D19BE">
      <w:pPr>
        <w:ind w:left="720"/>
        <w:rPr>
          <w:shd w:val="clear" w:color="auto" w:fill="FFFFFF"/>
        </w:rPr>
      </w:pPr>
      <w:r w:rsidRPr="004D19BE">
        <w:rPr>
          <w:shd w:val="clear" w:color="auto" w:fill="FFFFFF"/>
        </w:rPr>
        <w:t>ca-certificates: Allows the system (and web browser) to check security certificates</w:t>
      </w:r>
    </w:p>
    <w:p w14:paraId="6FBEDECF" w14:textId="77777777" w:rsidR="004D19BE" w:rsidRPr="004D19BE" w:rsidRDefault="004D19BE" w:rsidP="004D19BE">
      <w:pPr>
        <w:ind w:left="720"/>
        <w:rPr>
          <w:shd w:val="clear" w:color="auto" w:fill="FFFFFF"/>
        </w:rPr>
      </w:pPr>
      <w:r w:rsidRPr="004D19BE">
        <w:rPr>
          <w:shd w:val="clear" w:color="auto" w:fill="FFFFFF"/>
        </w:rPr>
        <w:t>curl: This is a tool for transferring data</w:t>
      </w:r>
    </w:p>
    <w:p w14:paraId="4E460B85" w14:textId="6ABB390F" w:rsidR="00911E0B" w:rsidRDefault="004D19BE" w:rsidP="004D19BE">
      <w:pPr>
        <w:ind w:left="720"/>
        <w:rPr>
          <w:shd w:val="clear" w:color="auto" w:fill="FFFFFF"/>
        </w:rPr>
      </w:pPr>
      <w:r w:rsidRPr="004D19BE">
        <w:rPr>
          <w:shd w:val="clear" w:color="auto" w:fill="FFFFFF"/>
        </w:rPr>
        <w:t>software-properties-common: Adds scripts for managing software</w:t>
      </w:r>
    </w:p>
    <w:p w14:paraId="2B88EEE2" w14:textId="3F41264C" w:rsidR="00F85B6B" w:rsidRDefault="00F85B6B" w:rsidP="004D19BE">
      <w:pPr>
        <w:ind w:left="720"/>
        <w:rPr>
          <w:shd w:val="clear" w:color="auto" w:fill="FFFFFF"/>
        </w:rPr>
      </w:pPr>
    </w:p>
    <w:p w14:paraId="4167156A" w14:textId="36CDBCEE" w:rsidR="00F85B6B" w:rsidRDefault="00741811" w:rsidP="004D19BE">
      <w:pPr>
        <w:ind w:left="720"/>
        <w:rPr>
          <w:shd w:val="clear" w:color="auto" w:fill="FFFFFF"/>
        </w:rPr>
      </w:pPr>
      <w:r>
        <w:rPr>
          <w:noProof/>
        </w:rPr>
        <w:drawing>
          <wp:anchor distT="0" distB="0" distL="114300" distR="114300" simplePos="0" relativeHeight="251673600" behindDoc="0" locked="0" layoutInCell="1" allowOverlap="1" wp14:anchorId="52222A2D" wp14:editId="26C0779D">
            <wp:simplePos x="0" y="0"/>
            <wp:positionH relativeFrom="column">
              <wp:posOffset>501650</wp:posOffset>
            </wp:positionH>
            <wp:positionV relativeFrom="paragraph">
              <wp:posOffset>422275</wp:posOffset>
            </wp:positionV>
            <wp:extent cx="5731510" cy="418465"/>
            <wp:effectExtent l="0" t="0" r="2540" b="63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18465"/>
                    </a:xfrm>
                    <a:prstGeom prst="rect">
                      <a:avLst/>
                    </a:prstGeom>
                  </pic:spPr>
                </pic:pic>
              </a:graphicData>
            </a:graphic>
          </wp:anchor>
        </w:drawing>
      </w:r>
      <w:r w:rsidR="00F85B6B">
        <w:rPr>
          <w:shd w:val="clear" w:color="auto" w:fill="FFFFFF"/>
        </w:rPr>
        <w:t>Step</w:t>
      </w:r>
      <w:r w:rsidR="009D5EB9">
        <w:rPr>
          <w:shd w:val="clear" w:color="auto" w:fill="FFFFFF"/>
        </w:rPr>
        <w:t>3: Add Docker’s GPG Key</w:t>
      </w:r>
    </w:p>
    <w:p w14:paraId="07BB136A" w14:textId="27BF6FAB" w:rsidR="00907482" w:rsidRDefault="00415A1C" w:rsidP="00907482">
      <w:pPr>
        <w:ind w:left="720"/>
        <w:rPr>
          <w:shd w:val="clear" w:color="auto" w:fill="FFFFFF"/>
        </w:rPr>
      </w:pPr>
      <w:r>
        <w:rPr>
          <w:shd w:val="clear" w:color="auto" w:fill="FFFFFF"/>
        </w:rPr>
        <w:t>The Docker’s GPG key is the security feature which make sure that the software you are installing is authentic or not</w:t>
      </w:r>
      <w:r w:rsidR="00DE41C9">
        <w:rPr>
          <w:shd w:val="clear" w:color="auto" w:fill="FFFFFF"/>
        </w:rPr>
        <w:t>. If we get the response as “ok” which means the software is authentic</w:t>
      </w:r>
      <w:r w:rsidR="00907482">
        <w:rPr>
          <w:shd w:val="clear" w:color="auto" w:fill="FFFFFF"/>
        </w:rPr>
        <w:t>.</w:t>
      </w:r>
    </w:p>
    <w:p w14:paraId="762BAE76" w14:textId="650D0111" w:rsidR="00907482" w:rsidRDefault="00907482" w:rsidP="00907482">
      <w:pPr>
        <w:ind w:left="720"/>
        <w:rPr>
          <w:shd w:val="clear" w:color="auto" w:fill="FFFFFF"/>
        </w:rPr>
      </w:pPr>
      <w:r>
        <w:rPr>
          <w:shd w:val="clear" w:color="auto" w:fill="FFFFFF"/>
        </w:rPr>
        <w:t xml:space="preserve">Step4: Install the docker </w:t>
      </w:r>
      <w:r w:rsidR="00917300">
        <w:rPr>
          <w:shd w:val="clear" w:color="auto" w:fill="FFFFFF"/>
        </w:rPr>
        <w:t>Repository</w:t>
      </w:r>
    </w:p>
    <w:p w14:paraId="3EEED1B3" w14:textId="2D94AA42" w:rsidR="00E07DC9" w:rsidRDefault="00EB675F" w:rsidP="00907482">
      <w:pPr>
        <w:ind w:left="720"/>
        <w:rPr>
          <w:shd w:val="clear" w:color="auto" w:fill="FFFFFF"/>
        </w:rPr>
      </w:pPr>
      <w:r>
        <w:rPr>
          <w:shd w:val="clear" w:color="auto" w:fill="FFFFFF"/>
        </w:rPr>
        <w:t>Command:</w:t>
      </w:r>
      <w:r w:rsidRPr="00EB675F">
        <w:t xml:space="preserve"> </w:t>
      </w:r>
      <w:r w:rsidRPr="00EB675F">
        <w:rPr>
          <w:shd w:val="clear" w:color="auto" w:fill="FFFFFF"/>
        </w:rPr>
        <w:t xml:space="preserve">sudo add-apt-repository "deb [arch=amd64] </w:t>
      </w:r>
      <w:proofErr w:type="gramStart"/>
      <w:r w:rsidRPr="00EB675F">
        <w:rPr>
          <w:shd w:val="clear" w:color="auto" w:fill="FFFFFF"/>
        </w:rPr>
        <w:t>https://download.docker.com/linux/ubuntu  $</w:t>
      </w:r>
      <w:proofErr w:type="gramEnd"/>
      <w:r w:rsidRPr="00EB675F">
        <w:rPr>
          <w:shd w:val="clear" w:color="auto" w:fill="FFFFFF"/>
        </w:rPr>
        <w:t>(lsb_release -cs)  stable"</w:t>
      </w:r>
    </w:p>
    <w:p w14:paraId="3B546990" w14:textId="30628D02" w:rsidR="009F0724" w:rsidRDefault="009F0724" w:rsidP="00907482">
      <w:pPr>
        <w:ind w:left="720"/>
        <w:rPr>
          <w:shd w:val="clear" w:color="auto" w:fill="FFFFFF"/>
        </w:rPr>
      </w:pPr>
    </w:p>
    <w:p w14:paraId="3E848F12" w14:textId="16E011C1" w:rsidR="00F62BE6" w:rsidRDefault="00DD476E" w:rsidP="00F62BE6">
      <w:pPr>
        <w:ind w:left="720"/>
        <w:rPr>
          <w:shd w:val="clear" w:color="auto" w:fill="FFFFFF"/>
        </w:rPr>
      </w:pPr>
      <w:r>
        <w:rPr>
          <w:shd w:val="clear" w:color="auto" w:fill="FFFFFF"/>
        </w:rPr>
        <w:t>Description:</w:t>
      </w:r>
      <w:r w:rsidR="004A017E">
        <w:rPr>
          <w:shd w:val="clear" w:color="auto" w:fill="FFFFFF"/>
        </w:rPr>
        <w:t xml:space="preserve"> </w:t>
      </w:r>
      <w:r w:rsidR="004A017E" w:rsidRPr="00EB675F">
        <w:rPr>
          <w:shd w:val="clear" w:color="auto" w:fill="FFFFFF"/>
        </w:rPr>
        <w:t>$(lsb_release -</w:t>
      </w:r>
      <w:r w:rsidR="00DB2D4B" w:rsidRPr="00EB675F">
        <w:rPr>
          <w:shd w:val="clear" w:color="auto" w:fill="FFFFFF"/>
        </w:rPr>
        <w:t>cs) this</w:t>
      </w:r>
      <w:r w:rsidR="004A017E">
        <w:rPr>
          <w:shd w:val="clear" w:color="auto" w:fill="FFFFFF"/>
        </w:rPr>
        <w:t xml:space="preserve"> will scan and return the code name of the ubuntu </w:t>
      </w:r>
      <w:r w:rsidR="00EF4665">
        <w:rPr>
          <w:shd w:val="clear" w:color="auto" w:fill="FFFFFF"/>
        </w:rPr>
        <w:t>installation in</w:t>
      </w:r>
      <w:r w:rsidR="004A017E">
        <w:rPr>
          <w:shd w:val="clear" w:color="auto" w:fill="FFFFFF"/>
        </w:rPr>
        <w:t xml:space="preserve"> this case it is Bionic.</w:t>
      </w:r>
      <w:r w:rsidR="00765C71">
        <w:rPr>
          <w:shd w:val="clear" w:color="auto" w:fill="FFFFFF"/>
        </w:rPr>
        <w:t xml:space="preserve"> -stable refers the type of docker release</w:t>
      </w:r>
      <w:r w:rsidR="00F62BE6">
        <w:rPr>
          <w:shd w:val="clear" w:color="auto" w:fill="FFFFFF"/>
        </w:rPr>
        <w:t>.</w:t>
      </w:r>
    </w:p>
    <w:p w14:paraId="2D15D488" w14:textId="1823EB16" w:rsidR="002E0F6A" w:rsidRDefault="002E0F6A" w:rsidP="00F62BE6">
      <w:pPr>
        <w:ind w:left="720"/>
        <w:rPr>
          <w:shd w:val="clear" w:color="auto" w:fill="FFFFFF"/>
        </w:rPr>
      </w:pPr>
      <w:r>
        <w:rPr>
          <w:shd w:val="clear" w:color="auto" w:fill="FFFFFF"/>
        </w:rPr>
        <w:t>Step5: Update Latest Version of Docker</w:t>
      </w:r>
    </w:p>
    <w:p w14:paraId="34FE7493" w14:textId="4747F15E" w:rsidR="002E0F6A" w:rsidRDefault="001162A5" w:rsidP="00F62BE6">
      <w:pPr>
        <w:ind w:left="720"/>
        <w:rPr>
          <w:shd w:val="clear" w:color="auto" w:fill="FFFFFF"/>
        </w:rPr>
      </w:pPr>
      <w:r>
        <w:rPr>
          <w:noProof/>
        </w:rPr>
        <w:lastRenderedPageBreak/>
        <w:drawing>
          <wp:anchor distT="0" distB="0" distL="114300" distR="114300" simplePos="0" relativeHeight="251675648" behindDoc="0" locked="0" layoutInCell="1" allowOverlap="1" wp14:anchorId="6B5115B0" wp14:editId="1330E284">
            <wp:simplePos x="0" y="0"/>
            <wp:positionH relativeFrom="margin">
              <wp:posOffset>819150</wp:posOffset>
            </wp:positionH>
            <wp:positionV relativeFrom="paragraph">
              <wp:posOffset>287020</wp:posOffset>
            </wp:positionV>
            <wp:extent cx="3638550" cy="21209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38550" cy="2120900"/>
                    </a:xfrm>
                    <a:prstGeom prst="rect">
                      <a:avLst/>
                    </a:prstGeom>
                  </pic:spPr>
                </pic:pic>
              </a:graphicData>
            </a:graphic>
            <wp14:sizeRelH relativeFrom="margin">
              <wp14:pctWidth>0</wp14:pctWidth>
            </wp14:sizeRelH>
            <wp14:sizeRelV relativeFrom="margin">
              <wp14:pctHeight>0</wp14:pctHeight>
            </wp14:sizeRelV>
          </wp:anchor>
        </w:drawing>
      </w:r>
      <w:r w:rsidR="0059559F">
        <w:rPr>
          <w:shd w:val="clear" w:color="auto" w:fill="FFFFFF"/>
        </w:rPr>
        <w:t>Command:</w:t>
      </w:r>
      <w:r w:rsidR="00FE6E54" w:rsidRPr="00FE6E54">
        <w:t xml:space="preserve"> </w:t>
      </w:r>
      <w:r w:rsidR="00FE6E54" w:rsidRPr="00FE6E54">
        <w:rPr>
          <w:shd w:val="clear" w:color="auto" w:fill="FFFFFF"/>
        </w:rPr>
        <w:t>sudo apt-get install docker-ce</w:t>
      </w:r>
    </w:p>
    <w:p w14:paraId="0612B882" w14:textId="77777777" w:rsidR="00FE6E54" w:rsidRDefault="00FE6E54" w:rsidP="00F62BE6">
      <w:pPr>
        <w:ind w:left="720"/>
        <w:rPr>
          <w:shd w:val="clear" w:color="auto" w:fill="FFFFFF"/>
        </w:rPr>
      </w:pPr>
    </w:p>
    <w:p w14:paraId="6DE8C3F1" w14:textId="77777777" w:rsidR="00EF4665" w:rsidRDefault="00EF4665" w:rsidP="00F62BE6">
      <w:pPr>
        <w:ind w:left="720"/>
        <w:rPr>
          <w:shd w:val="clear" w:color="auto" w:fill="FFFFFF"/>
        </w:rPr>
      </w:pPr>
    </w:p>
    <w:p w14:paraId="01593462" w14:textId="77777777" w:rsidR="00F62BE6" w:rsidRDefault="00F62BE6" w:rsidP="00F62BE6">
      <w:pPr>
        <w:ind w:left="720"/>
        <w:rPr>
          <w:shd w:val="clear" w:color="auto" w:fill="FFFFFF"/>
        </w:rPr>
      </w:pPr>
    </w:p>
    <w:p w14:paraId="0A01381F" w14:textId="6BD2A353" w:rsidR="00F823F0" w:rsidRDefault="00F823F0" w:rsidP="00907482">
      <w:pPr>
        <w:ind w:left="720"/>
        <w:rPr>
          <w:shd w:val="clear" w:color="auto" w:fill="FFFFFF"/>
        </w:rPr>
      </w:pPr>
    </w:p>
    <w:p w14:paraId="0AD08B7C" w14:textId="7D83CFE9" w:rsidR="00F823F0" w:rsidRDefault="00F823F0" w:rsidP="00907482">
      <w:pPr>
        <w:ind w:left="720"/>
        <w:rPr>
          <w:shd w:val="clear" w:color="auto" w:fill="FFFFFF"/>
        </w:rPr>
      </w:pPr>
    </w:p>
    <w:p w14:paraId="44CC22DE" w14:textId="28C8F3BB" w:rsidR="00F823F0" w:rsidRDefault="00F823F0" w:rsidP="00907482">
      <w:pPr>
        <w:ind w:left="720"/>
        <w:rPr>
          <w:shd w:val="clear" w:color="auto" w:fill="FFFFFF"/>
        </w:rPr>
      </w:pPr>
    </w:p>
    <w:p w14:paraId="403B0F05" w14:textId="75525D30" w:rsidR="004022AE" w:rsidRDefault="004022AE" w:rsidP="00907482">
      <w:pPr>
        <w:ind w:left="720"/>
        <w:rPr>
          <w:shd w:val="clear" w:color="auto" w:fill="FFFFFF"/>
        </w:rPr>
      </w:pPr>
    </w:p>
    <w:p w14:paraId="73CDF05F" w14:textId="3E8B691E" w:rsidR="004022AE" w:rsidRDefault="004022AE" w:rsidP="00907482">
      <w:pPr>
        <w:ind w:left="720"/>
        <w:rPr>
          <w:shd w:val="clear" w:color="auto" w:fill="FFFFFF"/>
        </w:rPr>
      </w:pPr>
    </w:p>
    <w:p w14:paraId="054C8070" w14:textId="62E808AD" w:rsidR="004022AE" w:rsidRDefault="004022AE" w:rsidP="00907482">
      <w:pPr>
        <w:ind w:left="720"/>
        <w:rPr>
          <w:shd w:val="clear" w:color="auto" w:fill="FFFFFF"/>
        </w:rPr>
      </w:pPr>
    </w:p>
    <w:p w14:paraId="1697049E" w14:textId="37CB1C93" w:rsidR="001B068E" w:rsidRDefault="004022AE" w:rsidP="001B068E">
      <w:pPr>
        <w:ind w:left="720"/>
        <w:rPr>
          <w:shd w:val="clear" w:color="auto" w:fill="FFFFFF"/>
        </w:rPr>
      </w:pPr>
      <w:r>
        <w:rPr>
          <w:shd w:val="clear" w:color="auto" w:fill="FFFFFF"/>
        </w:rPr>
        <w:t>Step6:</w:t>
      </w:r>
      <w:r w:rsidR="001B068E">
        <w:rPr>
          <w:shd w:val="clear" w:color="auto" w:fill="FFFFFF"/>
        </w:rPr>
        <w:t xml:space="preserve"> Once done with docker -ce installation check the status of docker</w:t>
      </w:r>
      <w:r w:rsidR="001B068E">
        <w:rPr>
          <w:noProof/>
        </w:rPr>
        <w:drawing>
          <wp:anchor distT="0" distB="0" distL="114300" distR="114300" simplePos="0" relativeHeight="251677696" behindDoc="0" locked="0" layoutInCell="1" allowOverlap="1" wp14:anchorId="2996E474" wp14:editId="76FA7970">
            <wp:simplePos x="0" y="0"/>
            <wp:positionH relativeFrom="margin">
              <wp:posOffset>552450</wp:posOffset>
            </wp:positionH>
            <wp:positionV relativeFrom="paragraph">
              <wp:posOffset>288290</wp:posOffset>
            </wp:positionV>
            <wp:extent cx="4406900" cy="1536700"/>
            <wp:effectExtent l="0" t="0" r="0" b="635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06900" cy="1536700"/>
                    </a:xfrm>
                    <a:prstGeom prst="rect">
                      <a:avLst/>
                    </a:prstGeom>
                  </pic:spPr>
                </pic:pic>
              </a:graphicData>
            </a:graphic>
            <wp14:sizeRelH relativeFrom="margin">
              <wp14:pctWidth>0</wp14:pctWidth>
            </wp14:sizeRelH>
            <wp14:sizeRelV relativeFrom="margin">
              <wp14:pctHeight>0</wp14:pctHeight>
            </wp14:sizeRelV>
          </wp:anchor>
        </w:drawing>
      </w:r>
    </w:p>
    <w:p w14:paraId="126C8944" w14:textId="77572725" w:rsidR="001B068E" w:rsidRDefault="001B068E" w:rsidP="00907482">
      <w:pPr>
        <w:ind w:left="720"/>
        <w:rPr>
          <w:shd w:val="clear" w:color="auto" w:fill="FFFFFF"/>
        </w:rPr>
      </w:pPr>
      <w:r>
        <w:rPr>
          <w:shd w:val="clear" w:color="auto" w:fill="FFFFFF"/>
        </w:rPr>
        <w:t xml:space="preserve">         </w:t>
      </w:r>
    </w:p>
    <w:p w14:paraId="65859F44" w14:textId="523BD209" w:rsidR="001B068E" w:rsidRDefault="001B068E" w:rsidP="00907482">
      <w:pPr>
        <w:ind w:left="720"/>
        <w:rPr>
          <w:shd w:val="clear" w:color="auto" w:fill="FFFFFF"/>
        </w:rPr>
      </w:pPr>
    </w:p>
    <w:p w14:paraId="5BF59768" w14:textId="19AA4A50" w:rsidR="001B068E" w:rsidRDefault="001B068E" w:rsidP="00907482">
      <w:pPr>
        <w:ind w:left="720"/>
        <w:rPr>
          <w:shd w:val="clear" w:color="auto" w:fill="FFFFFF"/>
        </w:rPr>
      </w:pPr>
    </w:p>
    <w:p w14:paraId="3EF3A6C2" w14:textId="59D98DB6" w:rsidR="001B068E" w:rsidRDefault="001B068E" w:rsidP="00907482">
      <w:pPr>
        <w:ind w:left="720"/>
        <w:rPr>
          <w:shd w:val="clear" w:color="auto" w:fill="FFFFFF"/>
        </w:rPr>
      </w:pPr>
    </w:p>
    <w:p w14:paraId="128820B7" w14:textId="0613FABD" w:rsidR="00917300" w:rsidRDefault="00917300" w:rsidP="00907482">
      <w:pPr>
        <w:ind w:left="720"/>
        <w:rPr>
          <w:shd w:val="clear" w:color="auto" w:fill="FFFFFF"/>
        </w:rPr>
      </w:pPr>
    </w:p>
    <w:p w14:paraId="4786D523" w14:textId="1AAB8D90" w:rsidR="001B068E" w:rsidRDefault="001B068E" w:rsidP="00907482">
      <w:pPr>
        <w:ind w:left="720"/>
        <w:rPr>
          <w:shd w:val="clear" w:color="auto" w:fill="FFFFFF"/>
        </w:rPr>
      </w:pPr>
    </w:p>
    <w:p w14:paraId="42628BBA" w14:textId="5997442C" w:rsidR="001B068E" w:rsidRDefault="001B068E" w:rsidP="00907482">
      <w:pPr>
        <w:ind w:left="720"/>
        <w:rPr>
          <w:shd w:val="clear" w:color="auto" w:fill="FFFFFF"/>
        </w:rPr>
      </w:pPr>
    </w:p>
    <w:p w14:paraId="1B1F3184" w14:textId="138EE6DB" w:rsidR="001B068E" w:rsidRDefault="001B068E" w:rsidP="00907482">
      <w:pPr>
        <w:ind w:left="720"/>
        <w:rPr>
          <w:shd w:val="clear" w:color="auto" w:fill="FFFFFF"/>
        </w:rPr>
      </w:pPr>
      <w:r>
        <w:rPr>
          <w:shd w:val="clear" w:color="auto" w:fill="FFFFFF"/>
        </w:rPr>
        <w:t>The status should be Active.</w:t>
      </w:r>
    </w:p>
    <w:p w14:paraId="696725F9" w14:textId="386215CA" w:rsidR="005A409F" w:rsidRDefault="00964AA9" w:rsidP="00907482">
      <w:pPr>
        <w:ind w:left="720"/>
        <w:rPr>
          <w:shd w:val="clear" w:color="auto" w:fill="FFFFFF"/>
        </w:rPr>
      </w:pPr>
      <w:r>
        <w:rPr>
          <w:shd w:val="clear" w:color="auto" w:fill="FFFFFF"/>
        </w:rPr>
        <w:t>Step7: Now I want to run my docker with non-root user so that my container can be used to obtain the root privileges.</w:t>
      </w:r>
      <w:r w:rsidR="00457526">
        <w:rPr>
          <w:shd w:val="clear" w:color="auto" w:fill="FFFFFF"/>
        </w:rPr>
        <w:t xml:space="preserve"> I will add the docker group</w:t>
      </w:r>
    </w:p>
    <w:p w14:paraId="761BF344" w14:textId="43E69A1E" w:rsidR="005A409F" w:rsidRDefault="005A409F" w:rsidP="00907482">
      <w:pPr>
        <w:ind w:left="720"/>
        <w:rPr>
          <w:shd w:val="clear" w:color="auto" w:fill="FFFFFF"/>
        </w:rPr>
      </w:pPr>
    </w:p>
    <w:p w14:paraId="7ECD7474" w14:textId="5F1AF73F" w:rsidR="00C756A7" w:rsidRDefault="00964AA9" w:rsidP="00907482">
      <w:pPr>
        <w:ind w:left="720"/>
        <w:rPr>
          <w:shd w:val="clear" w:color="auto" w:fill="FFFFFF"/>
        </w:rPr>
      </w:pPr>
      <w:r>
        <w:rPr>
          <w:shd w:val="clear" w:color="auto" w:fill="FFFFFF"/>
        </w:rPr>
        <w:t xml:space="preserve"> </w:t>
      </w:r>
    </w:p>
    <w:p w14:paraId="7E6060F6" w14:textId="4D464F9D" w:rsidR="009D5EB9" w:rsidRDefault="005A409F" w:rsidP="005A409F">
      <w:pPr>
        <w:rPr>
          <w:shd w:val="clear" w:color="auto" w:fill="FFFFFF"/>
        </w:rPr>
      </w:pPr>
      <w:r>
        <w:rPr>
          <w:noProof/>
        </w:rPr>
        <w:drawing>
          <wp:anchor distT="0" distB="0" distL="114300" distR="114300" simplePos="0" relativeHeight="251679744" behindDoc="0" locked="0" layoutInCell="1" allowOverlap="1" wp14:anchorId="67094C94" wp14:editId="4FF6B1A9">
            <wp:simplePos x="0" y="0"/>
            <wp:positionH relativeFrom="margin">
              <wp:posOffset>130810</wp:posOffset>
            </wp:positionH>
            <wp:positionV relativeFrom="paragraph">
              <wp:posOffset>0</wp:posOffset>
            </wp:positionV>
            <wp:extent cx="5731510" cy="762635"/>
            <wp:effectExtent l="0" t="0" r="254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762635"/>
                    </a:xfrm>
                    <a:prstGeom prst="rect">
                      <a:avLst/>
                    </a:prstGeom>
                  </pic:spPr>
                </pic:pic>
              </a:graphicData>
            </a:graphic>
          </wp:anchor>
        </w:drawing>
      </w:r>
    </w:p>
    <w:p w14:paraId="62BDDA68" w14:textId="275EB2B4" w:rsidR="007F53AA" w:rsidRPr="00581517" w:rsidRDefault="005A409F" w:rsidP="005A409F">
      <w:pPr>
        <w:rPr>
          <w:shd w:val="clear" w:color="auto" w:fill="FFFFFF"/>
        </w:rPr>
      </w:pPr>
      <w:r w:rsidRPr="00581517">
        <w:rPr>
          <w:b/>
          <w:bCs/>
          <w:shd w:val="clear" w:color="auto" w:fill="FFFFFF"/>
        </w:rPr>
        <w:lastRenderedPageBreak/>
        <w:t>Final Result: Output of “DOCKER INFO”</w:t>
      </w:r>
      <w:r w:rsidR="002C7201" w:rsidRPr="00581517">
        <w:rPr>
          <w:shd w:val="clear" w:color="auto" w:fill="FFFFFF"/>
        </w:rPr>
        <w:drawing>
          <wp:anchor distT="0" distB="0" distL="114300" distR="114300" simplePos="0" relativeHeight="251681792" behindDoc="0" locked="0" layoutInCell="1" allowOverlap="1" wp14:anchorId="3BDE9CBA" wp14:editId="3C064763">
            <wp:simplePos x="0" y="0"/>
            <wp:positionH relativeFrom="margin">
              <wp:align>right</wp:align>
            </wp:positionH>
            <wp:positionV relativeFrom="paragraph">
              <wp:posOffset>285115</wp:posOffset>
            </wp:positionV>
            <wp:extent cx="5731510" cy="3486150"/>
            <wp:effectExtent l="0" t="0" r="254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486150"/>
                    </a:xfrm>
                    <a:prstGeom prst="rect">
                      <a:avLst/>
                    </a:prstGeom>
                  </pic:spPr>
                </pic:pic>
              </a:graphicData>
            </a:graphic>
            <wp14:sizeRelV relativeFrom="margin">
              <wp14:pctHeight>0</wp14:pctHeight>
            </wp14:sizeRelV>
          </wp:anchor>
        </w:drawing>
      </w:r>
    </w:p>
    <w:p w14:paraId="40406603" w14:textId="77777777" w:rsidR="004F7ACF" w:rsidRDefault="004F7ACF" w:rsidP="004D19BE">
      <w:pPr>
        <w:ind w:left="720"/>
        <w:rPr>
          <w:shd w:val="clear" w:color="auto" w:fill="FFFFFF"/>
        </w:rPr>
      </w:pPr>
    </w:p>
    <w:p w14:paraId="32450A1B" w14:textId="63AE7D2D" w:rsidR="00473D47" w:rsidRPr="008F07D3" w:rsidRDefault="008B0B8E" w:rsidP="002C7201">
      <w:pPr>
        <w:rPr>
          <w:b/>
          <w:bCs/>
          <w:shd w:val="clear" w:color="auto" w:fill="FFFFFF"/>
        </w:rPr>
      </w:pPr>
      <w:r w:rsidRPr="008F07D3">
        <w:rPr>
          <w:b/>
          <w:bCs/>
          <w:shd w:val="clear" w:color="auto" w:fill="FFFFFF"/>
        </w:rPr>
        <w:t>Challenges</w:t>
      </w:r>
    </w:p>
    <w:p w14:paraId="38050A07" w14:textId="6BE09F83" w:rsidR="008B0B8E" w:rsidRDefault="00F02C07" w:rsidP="002C7201">
      <w:pPr>
        <w:rPr>
          <w:shd w:val="clear" w:color="auto" w:fill="FFFFFF"/>
        </w:rPr>
      </w:pPr>
      <w:r>
        <w:rPr>
          <w:shd w:val="clear" w:color="auto" w:fill="FFFFFF"/>
        </w:rPr>
        <w:t xml:space="preserve">After </w:t>
      </w:r>
      <w:r w:rsidR="00200AF8">
        <w:rPr>
          <w:shd w:val="clear" w:color="auto" w:fill="FFFFFF"/>
        </w:rPr>
        <w:t>Installation of</w:t>
      </w:r>
      <w:r>
        <w:rPr>
          <w:shd w:val="clear" w:color="auto" w:fill="FFFFFF"/>
        </w:rPr>
        <w:t xml:space="preserve"> Docker, while connecting to </w:t>
      </w:r>
      <w:r w:rsidR="00200AF8">
        <w:rPr>
          <w:shd w:val="clear" w:color="auto" w:fill="FFFFFF"/>
        </w:rPr>
        <w:t>it,</w:t>
      </w:r>
      <w:r>
        <w:rPr>
          <w:shd w:val="clear" w:color="auto" w:fill="FFFFFF"/>
        </w:rPr>
        <w:t xml:space="preserve"> got stuck with the error </w:t>
      </w:r>
      <w:r w:rsidR="00E8197B">
        <w:rPr>
          <w:shd w:val="clear" w:color="auto" w:fill="FFFFFF"/>
        </w:rPr>
        <w:t>“Got</w:t>
      </w:r>
      <w:r>
        <w:rPr>
          <w:shd w:val="clear" w:color="auto" w:fill="FFFFFF"/>
        </w:rPr>
        <w:t xml:space="preserve"> Permission denied while trying to connect to docker daemon socket</w:t>
      </w:r>
      <w:r w:rsidR="00200AF8">
        <w:rPr>
          <w:shd w:val="clear" w:color="auto" w:fill="FFFFFF"/>
        </w:rPr>
        <w:t>.</w:t>
      </w:r>
    </w:p>
    <w:p w14:paraId="242AEC8E" w14:textId="214F0031" w:rsidR="00200AF8" w:rsidRDefault="00200AF8" w:rsidP="002C7201">
      <w:pPr>
        <w:rPr>
          <w:shd w:val="clear" w:color="auto" w:fill="FFFFFF"/>
        </w:rPr>
      </w:pPr>
      <w:r>
        <w:rPr>
          <w:shd w:val="clear" w:color="auto" w:fill="FFFFFF"/>
        </w:rPr>
        <w:t>Resolution</w:t>
      </w:r>
      <w:r w:rsidR="00E8197B">
        <w:rPr>
          <w:shd w:val="clear" w:color="auto" w:fill="FFFFFF"/>
        </w:rPr>
        <w:t>: After browsing this</w:t>
      </w:r>
      <w:r w:rsidR="00E8197B">
        <w:rPr>
          <w:shd w:val="clear" w:color="auto" w:fill="FFFFFF"/>
        </w:rPr>
        <w:fldChar w:fldCharType="begin"/>
      </w:r>
      <w:r w:rsidR="00E8197B">
        <w:rPr>
          <w:shd w:val="clear" w:color="auto" w:fill="FFFFFF"/>
        </w:rPr>
        <w:instrText xml:space="preserve"> ADDIN ZOTERO_ITEM CSL_CITATION {"citationID":"B0bXsdpu","properties":{"formattedCitation":"[4]","plainCitation":"[4]","noteIndex":0},"citationItems":[{"id":113,"uris":["http://zotero.org/users/local/aDoQtZxL/items/CB9BEZF3"],"uri":["http://zotero.org/users/local/aDoQtZxL/items/CB9BEZF3"],"itemData":{"id":113,"type":"webpage","abstract":"I've just installed docker but I have to run it with sudo every time. If I don't add sudo I get the following error: Got permission denied while trying to connect to the Docker daemon socket at unix:///var/run/docker.sock: Get http://%2Fvar%2Frun%2Fdo","container-title":"DigitalOcean","language":"en","note":"source: www.digitalocean.com","title":"How to fix docker: Got permission denied while trying to connect to the Docker daemon socket","title-short":"How to fix docker","URL":"https://www.digitalocean.com/community/questions/how-to-fix-docker-got-permission-denied-while-trying-to-connect-to-the-docker-daemon-socket","accessed":{"date-parts":[["2020",7,13]]}}}],"schema":"https://github.com/citation-style-language/schema/raw/master/csl-citation.json"} </w:instrText>
      </w:r>
      <w:r w:rsidR="00E8197B">
        <w:rPr>
          <w:shd w:val="clear" w:color="auto" w:fill="FFFFFF"/>
        </w:rPr>
        <w:fldChar w:fldCharType="separate"/>
      </w:r>
      <w:r w:rsidR="00E8197B" w:rsidRPr="00E8197B">
        <w:rPr>
          <w:rFonts w:ascii="Calibri" w:hAnsi="Calibri" w:cs="Calibri"/>
        </w:rPr>
        <w:t>[4]</w:t>
      </w:r>
      <w:r w:rsidR="00E8197B">
        <w:rPr>
          <w:shd w:val="clear" w:color="auto" w:fill="FFFFFF"/>
        </w:rPr>
        <w:fldChar w:fldCharType="end"/>
      </w:r>
      <w:r w:rsidR="00E8197B">
        <w:rPr>
          <w:shd w:val="clear" w:color="auto" w:fill="FFFFFF"/>
        </w:rPr>
        <w:t>, I got to know I</w:t>
      </w:r>
      <w:r w:rsidR="00E8197B" w:rsidRPr="00E8197B">
        <w:rPr>
          <w:shd w:val="clear" w:color="auto" w:fill="FFFFFF"/>
        </w:rPr>
        <w:t xml:space="preserve"> would need to log out and log back in so that your group membership is re-evaluated or type the following command:</w:t>
      </w:r>
    </w:p>
    <w:p w14:paraId="6EC716AA" w14:textId="34E429FC" w:rsidR="00E8197B" w:rsidRDefault="00E8197B" w:rsidP="002C7201">
      <w:pPr>
        <w:rPr>
          <w:shd w:val="clear" w:color="auto" w:fill="FFFFFF"/>
        </w:rPr>
      </w:pPr>
      <w:r w:rsidRPr="00E8197B">
        <w:rPr>
          <w:shd w:val="clear" w:color="auto" w:fill="FFFFFF"/>
        </w:rPr>
        <w:t>su -s ${USER}</w:t>
      </w:r>
      <w:r>
        <w:rPr>
          <w:shd w:val="clear" w:color="auto" w:fill="FFFFFF"/>
        </w:rPr>
        <w:t xml:space="preserve"> </w:t>
      </w:r>
    </w:p>
    <w:p w14:paraId="302B66AA" w14:textId="0C0E517E" w:rsidR="00733101" w:rsidRDefault="00733101" w:rsidP="002C7201">
      <w:pPr>
        <w:rPr>
          <w:shd w:val="clear" w:color="auto" w:fill="FFFFFF"/>
        </w:rPr>
      </w:pPr>
    </w:p>
    <w:p w14:paraId="1C58F810" w14:textId="11D740A1" w:rsidR="00733101" w:rsidRDefault="00F576FE" w:rsidP="002C7201">
      <w:pPr>
        <w:rPr>
          <w:b/>
          <w:bCs/>
          <w:shd w:val="clear" w:color="auto" w:fill="FFFFFF"/>
        </w:rPr>
      </w:pPr>
      <w:r w:rsidRPr="00692BC3">
        <w:rPr>
          <w:b/>
          <w:bCs/>
          <w:shd w:val="clear" w:color="auto" w:fill="FFFFFF"/>
        </w:rPr>
        <w:t>TASK2</w:t>
      </w:r>
    </w:p>
    <w:p w14:paraId="55097861" w14:textId="77777777" w:rsidR="00E77051" w:rsidRPr="00E77051" w:rsidRDefault="00E77051" w:rsidP="00E77051">
      <w:pPr>
        <w:rPr>
          <w:b/>
          <w:bCs/>
          <w:shd w:val="clear" w:color="auto" w:fill="FFFFFF"/>
        </w:rPr>
      </w:pPr>
      <w:r w:rsidRPr="00E77051">
        <w:rPr>
          <w:b/>
          <w:bCs/>
          <w:shd w:val="clear" w:color="auto" w:fill="FFFFFF"/>
        </w:rPr>
        <w:t xml:space="preserve">Creating a python application and test it in the development environment created in earlier. </w:t>
      </w:r>
    </w:p>
    <w:p w14:paraId="675C06C4" w14:textId="77777777" w:rsidR="00E77051" w:rsidRPr="00E77051" w:rsidRDefault="00E77051" w:rsidP="00E77051">
      <w:pPr>
        <w:rPr>
          <w:b/>
          <w:bCs/>
          <w:shd w:val="clear" w:color="auto" w:fill="FFFFFF"/>
        </w:rPr>
      </w:pPr>
      <w:r w:rsidRPr="00E77051">
        <w:rPr>
          <w:b/>
          <w:bCs/>
          <w:shd w:val="clear" w:color="auto" w:fill="FFFFFF"/>
        </w:rPr>
        <w:t>Please share the source files with your report.</w:t>
      </w:r>
    </w:p>
    <w:p w14:paraId="507C6BC3" w14:textId="77777777" w:rsidR="00E77051" w:rsidRPr="00E77051" w:rsidRDefault="00E77051" w:rsidP="00E77051">
      <w:pPr>
        <w:rPr>
          <w:b/>
          <w:bCs/>
          <w:shd w:val="clear" w:color="auto" w:fill="FFFFFF"/>
        </w:rPr>
      </w:pPr>
    </w:p>
    <w:p w14:paraId="503EFA85" w14:textId="77777777" w:rsidR="00E77051" w:rsidRPr="00E77051" w:rsidRDefault="00E77051" w:rsidP="00E77051">
      <w:pPr>
        <w:rPr>
          <w:b/>
          <w:bCs/>
          <w:shd w:val="clear" w:color="auto" w:fill="FFFFFF"/>
        </w:rPr>
      </w:pPr>
      <w:r w:rsidRPr="00E77051">
        <w:rPr>
          <w:b/>
          <w:bCs/>
          <w:shd w:val="clear" w:color="auto" w:fill="FFFFFF"/>
        </w:rPr>
        <w:t>1.</w:t>
      </w:r>
      <w:r w:rsidRPr="00E77051">
        <w:rPr>
          <w:b/>
          <w:bCs/>
          <w:shd w:val="clear" w:color="auto" w:fill="FFFFFF"/>
        </w:rPr>
        <w:tab/>
        <w:t>Create a simple python script that does the following.</w:t>
      </w:r>
    </w:p>
    <w:p w14:paraId="1B1DA2A0" w14:textId="77777777" w:rsidR="00E77051" w:rsidRPr="00E77051" w:rsidRDefault="00E77051" w:rsidP="00E77051">
      <w:pPr>
        <w:rPr>
          <w:b/>
          <w:bCs/>
          <w:shd w:val="clear" w:color="auto" w:fill="FFFFFF"/>
        </w:rPr>
      </w:pPr>
      <w:r w:rsidRPr="00E77051">
        <w:rPr>
          <w:b/>
          <w:bCs/>
          <w:shd w:val="clear" w:color="auto" w:fill="FFFFFF"/>
        </w:rPr>
        <w:tab/>
        <w:t>a.</w:t>
      </w:r>
      <w:r w:rsidRPr="00E77051">
        <w:rPr>
          <w:b/>
          <w:bCs/>
          <w:shd w:val="clear" w:color="auto" w:fill="FFFFFF"/>
        </w:rPr>
        <w:tab/>
        <w:t>It accepts one command line argument. The expected argument should be path to a directory.</w:t>
      </w:r>
    </w:p>
    <w:p w14:paraId="5AF49397" w14:textId="77777777" w:rsidR="00E77051" w:rsidRPr="00E77051" w:rsidRDefault="00E77051" w:rsidP="00E77051">
      <w:pPr>
        <w:rPr>
          <w:b/>
          <w:bCs/>
          <w:shd w:val="clear" w:color="auto" w:fill="FFFFFF"/>
        </w:rPr>
      </w:pPr>
      <w:r w:rsidRPr="00E77051">
        <w:rPr>
          <w:b/>
          <w:bCs/>
          <w:shd w:val="clear" w:color="auto" w:fill="FFFFFF"/>
        </w:rPr>
        <w:tab/>
        <w:t>b.</w:t>
      </w:r>
      <w:r w:rsidRPr="00E77051">
        <w:rPr>
          <w:b/>
          <w:bCs/>
          <w:shd w:val="clear" w:color="auto" w:fill="FFFFFF"/>
        </w:rPr>
        <w:tab/>
        <w:t xml:space="preserve">Upon execution the script will check if the directory exists. </w:t>
      </w:r>
    </w:p>
    <w:p w14:paraId="73CEDBEC" w14:textId="77777777" w:rsidR="00E77051" w:rsidRPr="00E77051" w:rsidRDefault="00E77051" w:rsidP="00E77051">
      <w:pPr>
        <w:rPr>
          <w:b/>
          <w:bCs/>
          <w:shd w:val="clear" w:color="auto" w:fill="FFFFFF"/>
        </w:rPr>
      </w:pPr>
      <w:r w:rsidRPr="00E77051">
        <w:rPr>
          <w:b/>
          <w:bCs/>
          <w:shd w:val="clear" w:color="auto" w:fill="FFFFFF"/>
        </w:rPr>
        <w:tab/>
      </w:r>
      <w:r w:rsidRPr="00E77051">
        <w:rPr>
          <w:b/>
          <w:bCs/>
          <w:shd w:val="clear" w:color="auto" w:fill="FFFFFF"/>
        </w:rPr>
        <w:tab/>
        <w:t>i.</w:t>
      </w:r>
      <w:r w:rsidRPr="00E77051">
        <w:rPr>
          <w:b/>
          <w:bCs/>
          <w:shd w:val="clear" w:color="auto" w:fill="FFFFFF"/>
        </w:rPr>
        <w:tab/>
        <w:t>If the directory doesn’t exist, the script should print a warning that directory doesn’t exist and it should terminate gracefully.</w:t>
      </w:r>
    </w:p>
    <w:p w14:paraId="38075EDD" w14:textId="77777777" w:rsidR="00E77051" w:rsidRDefault="00E77051" w:rsidP="00E77051">
      <w:pPr>
        <w:rPr>
          <w:b/>
          <w:bCs/>
          <w:shd w:val="clear" w:color="auto" w:fill="FFFFFF"/>
        </w:rPr>
      </w:pPr>
      <w:r w:rsidRPr="00E77051">
        <w:rPr>
          <w:b/>
          <w:bCs/>
          <w:shd w:val="clear" w:color="auto" w:fill="FFFFFF"/>
        </w:rPr>
        <w:lastRenderedPageBreak/>
        <w:tab/>
      </w:r>
      <w:r w:rsidRPr="00E77051">
        <w:rPr>
          <w:b/>
          <w:bCs/>
          <w:shd w:val="clear" w:color="auto" w:fill="FFFFFF"/>
        </w:rPr>
        <w:tab/>
        <w:t>ii.</w:t>
      </w:r>
      <w:r w:rsidRPr="00E77051">
        <w:rPr>
          <w:b/>
          <w:bCs/>
          <w:shd w:val="clear" w:color="auto" w:fill="FFFFFF"/>
        </w:rPr>
        <w:tab/>
        <w:t>If the directory exists, the script should check if there are any .json files exists in that directory. It should print the number of .json files exists in that directory to the console output.</w:t>
      </w:r>
    </w:p>
    <w:p w14:paraId="2018FA02" w14:textId="5C28171D" w:rsidR="005D5B9F" w:rsidRDefault="0017668C" w:rsidP="00E77051">
      <w:pPr>
        <w:rPr>
          <w:shd w:val="clear" w:color="auto" w:fill="FFFFFF"/>
        </w:rPr>
      </w:pPr>
      <w:r>
        <w:rPr>
          <w:b/>
          <w:bCs/>
          <w:shd w:val="clear" w:color="auto" w:fill="FFFFFF"/>
        </w:rPr>
        <w:t>Solution</w:t>
      </w:r>
      <w:r w:rsidR="00180710">
        <w:rPr>
          <w:b/>
          <w:bCs/>
          <w:shd w:val="clear" w:color="auto" w:fill="FFFFFF"/>
        </w:rPr>
        <w:t>:</w:t>
      </w:r>
      <w:r w:rsidR="00A128C1">
        <w:rPr>
          <w:shd w:val="clear" w:color="auto" w:fill="FFFFFF"/>
        </w:rPr>
        <w:t xml:space="preserve"> (Attached</w:t>
      </w:r>
      <w:r w:rsidR="00850645">
        <w:rPr>
          <w:shd w:val="clear" w:color="auto" w:fill="FFFFFF"/>
        </w:rPr>
        <w:t xml:space="preserve"> Python Script as Assignment.py</w:t>
      </w:r>
      <w:r w:rsidR="00A128C1">
        <w:rPr>
          <w:shd w:val="clear" w:color="auto" w:fill="FFFFFF"/>
        </w:rPr>
        <w:t>)</w:t>
      </w:r>
    </w:p>
    <w:p w14:paraId="090BA222" w14:textId="794CAA92" w:rsidR="00F264B9" w:rsidRDefault="00F264B9" w:rsidP="00E77051">
      <w:pPr>
        <w:rPr>
          <w:shd w:val="clear" w:color="auto" w:fill="FFFFFF"/>
        </w:rPr>
      </w:pPr>
    </w:p>
    <w:p w14:paraId="0D3897B5" w14:textId="63793BD9" w:rsidR="00A70521" w:rsidRDefault="00A70521" w:rsidP="00E77051">
      <w:pPr>
        <w:rPr>
          <w:b/>
          <w:bCs/>
          <w:shd w:val="clear" w:color="auto" w:fill="FFFFFF"/>
        </w:rPr>
      </w:pPr>
      <w:r w:rsidRPr="00200A03">
        <w:rPr>
          <w:b/>
          <w:bCs/>
          <w:shd w:val="clear" w:color="auto" w:fill="FFFFFF"/>
        </w:rPr>
        <w:t>TASK3</w:t>
      </w:r>
    </w:p>
    <w:p w14:paraId="3CF9F229" w14:textId="16D2DDFA" w:rsidR="001607BC" w:rsidRPr="0011383C" w:rsidRDefault="008915F6" w:rsidP="00E77051">
      <w:pPr>
        <w:rPr>
          <w:b/>
          <w:bCs/>
          <w:shd w:val="clear" w:color="auto" w:fill="FFFFFF"/>
        </w:rPr>
      </w:pPr>
      <w:r w:rsidRPr="0011383C">
        <w:rPr>
          <w:b/>
          <w:bCs/>
          <w:shd w:val="clear" w:color="auto" w:fill="FFFFFF"/>
        </w:rPr>
        <w:t xml:space="preserve">Create a simple </w:t>
      </w:r>
      <w:r w:rsidR="00FC3490" w:rsidRPr="0011383C">
        <w:rPr>
          <w:b/>
          <w:bCs/>
          <w:shd w:val="clear" w:color="auto" w:fill="FFFFFF"/>
        </w:rPr>
        <w:t>Dockerfile</w:t>
      </w:r>
      <w:r w:rsidRPr="0011383C">
        <w:rPr>
          <w:b/>
          <w:bCs/>
          <w:shd w:val="clear" w:color="auto" w:fill="FFFFFF"/>
        </w:rPr>
        <w:t xml:space="preserve"> that will build above application to a docker image</w:t>
      </w:r>
      <w:r w:rsidR="00890E83" w:rsidRPr="0011383C">
        <w:rPr>
          <w:b/>
          <w:bCs/>
          <w:shd w:val="clear" w:color="auto" w:fill="FFFFFF"/>
        </w:rPr>
        <w:t>.</w:t>
      </w:r>
    </w:p>
    <w:p w14:paraId="329A79BE" w14:textId="454A1604" w:rsidR="003856E7" w:rsidRDefault="003856E7" w:rsidP="00E77051">
      <w:r>
        <w:rPr>
          <w:shd w:val="clear" w:color="auto" w:fill="FFFFFF"/>
        </w:rPr>
        <w:t>Process1:</w:t>
      </w:r>
      <w:r w:rsidR="00507C06">
        <w:t xml:space="preserve">  Creating a docke</w:t>
      </w:r>
      <w:r w:rsidR="00654E9D">
        <w:t>r</w:t>
      </w:r>
      <w:r w:rsidR="00507C06">
        <w:t xml:space="preserve"> file</w:t>
      </w:r>
    </w:p>
    <w:p w14:paraId="605D8EA0" w14:textId="23B93F1B" w:rsidR="00F07114" w:rsidRDefault="00F07114" w:rsidP="00F07114">
      <w:r>
        <w:t>1.</w:t>
      </w:r>
      <w:r>
        <w:tab/>
        <w:t xml:space="preserve">Project </w:t>
      </w:r>
      <w:r w:rsidR="0085778F">
        <w:t>3</w:t>
      </w:r>
      <w:r w:rsidR="00ED7420">
        <w:t>:</w:t>
      </w:r>
      <w:r>
        <w:t xml:space="preserve"> </w:t>
      </w:r>
    </w:p>
    <w:p w14:paraId="00358338" w14:textId="77777777" w:rsidR="00F07114" w:rsidRDefault="00F07114" w:rsidP="00F07114">
      <w:r>
        <w:t>2.</w:t>
      </w:r>
      <w:r>
        <w:tab/>
        <w:t xml:space="preserve">Scope:  </w:t>
      </w:r>
    </w:p>
    <w:p w14:paraId="1FF7AED2" w14:textId="6FCABE5F" w:rsidR="00F07114" w:rsidRDefault="00F07114" w:rsidP="00F07114">
      <w:r>
        <w:t xml:space="preserve">          a. Create a python script </w:t>
      </w:r>
      <w:r w:rsidR="00ED7420">
        <w:t>(Assignment.py</w:t>
      </w:r>
      <w:r>
        <w:t>) to count the .json files of the given directory by argument.</w:t>
      </w:r>
      <w:r w:rsidR="002B60C0">
        <w:t xml:space="preserve"> (Attached)</w:t>
      </w:r>
    </w:p>
    <w:p w14:paraId="4FF628CA" w14:textId="68EAB97A" w:rsidR="00243D6E" w:rsidRDefault="00243D6E" w:rsidP="00F07114">
      <w:r>
        <w:tab/>
      </w:r>
      <w:r>
        <w:tab/>
      </w:r>
      <w:r w:rsidR="00DA157D" w:rsidRPr="005E6843">
        <w:rPr>
          <w:b/>
          <w:bCs/>
        </w:rPr>
        <w:t>Script Description</w:t>
      </w:r>
      <w:r w:rsidR="00DA157D">
        <w:t>:</w:t>
      </w:r>
      <w:r w:rsidR="00846DFC">
        <w:t xml:space="preserve"> In this (Assignment.py) script, we will provide the path of directory as an Argument and will check for the condition, if Provided Json file </w:t>
      </w:r>
      <w:r w:rsidR="00011C16">
        <w:t xml:space="preserve">Exist in the directory or not. If </w:t>
      </w:r>
      <w:r w:rsidR="00EC698E">
        <w:t>yes,</w:t>
      </w:r>
      <w:r w:rsidR="00011C16">
        <w:t xml:space="preserve"> the Script Output Should be the Count of the JSON files (In my case it is 2) and if “No” the output should be </w:t>
      </w:r>
      <w:r w:rsidR="00A04F9D">
        <w:t>Zero (</w:t>
      </w:r>
      <w:r w:rsidR="009A7F20">
        <w:t>0).</w:t>
      </w:r>
    </w:p>
    <w:p w14:paraId="7BFA7FF6" w14:textId="0FF1E790" w:rsidR="00F07114" w:rsidRDefault="00F07114" w:rsidP="005E6843">
      <w:pPr>
        <w:pStyle w:val="ListParagraph"/>
        <w:numPr>
          <w:ilvl w:val="0"/>
          <w:numId w:val="2"/>
        </w:numPr>
      </w:pPr>
      <w:r>
        <w:t>Create a docker file with python 3.x</w:t>
      </w:r>
      <w:r w:rsidR="005319F5">
        <w:t xml:space="preserve"> (Attached)</w:t>
      </w:r>
    </w:p>
    <w:p w14:paraId="5C46CAA6" w14:textId="4700D4B5" w:rsidR="00CA3244" w:rsidRDefault="005E6843" w:rsidP="00CA3244">
      <w:pPr>
        <w:pStyle w:val="ListParagraph"/>
        <w:ind w:left="1440"/>
      </w:pPr>
      <w:r>
        <w:t>Creating a Docker File</w:t>
      </w:r>
      <w:r w:rsidR="008B570E">
        <w:t>:</w:t>
      </w:r>
    </w:p>
    <w:p w14:paraId="4CC195F0" w14:textId="59212727" w:rsidR="008B570E" w:rsidRDefault="008B570E" w:rsidP="00A11708">
      <w:pPr>
        <w:pStyle w:val="ListParagraph"/>
        <w:numPr>
          <w:ilvl w:val="0"/>
          <w:numId w:val="5"/>
        </w:numPr>
      </w:pPr>
      <w:r>
        <w:t>Add python script (Assignment.py) and few .json files to /root</w:t>
      </w:r>
    </w:p>
    <w:p w14:paraId="252A1227" w14:textId="0FC6B072" w:rsidR="00A11708" w:rsidRDefault="00A11708" w:rsidP="00A11708">
      <w:pPr>
        <w:pStyle w:val="ListParagraph"/>
        <w:numPr>
          <w:ilvl w:val="0"/>
          <w:numId w:val="5"/>
        </w:numPr>
      </w:pPr>
      <w:r>
        <w:t>Change the working directory to /root</w:t>
      </w:r>
    </w:p>
    <w:p w14:paraId="336D0233" w14:textId="015E1604" w:rsidR="004A6799" w:rsidRDefault="00536FEA" w:rsidP="004A6799">
      <w:pPr>
        <w:pStyle w:val="ListParagraph"/>
        <w:numPr>
          <w:ilvl w:val="0"/>
          <w:numId w:val="5"/>
        </w:numPr>
      </w:pPr>
      <w:r>
        <w:t>executes the python script (Assignment.py) with directory argument (/root</w:t>
      </w:r>
      <w:r w:rsidR="004A6799">
        <w:t>)</w:t>
      </w:r>
    </w:p>
    <w:p w14:paraId="117F38B9" w14:textId="1C6140CE" w:rsidR="004A6799" w:rsidRDefault="00613DF4" w:rsidP="001422A4">
      <w:pPr>
        <w:pStyle w:val="ListParagraph"/>
        <w:numPr>
          <w:ilvl w:val="0"/>
          <w:numId w:val="2"/>
        </w:numPr>
      </w:pPr>
      <w:r>
        <w:t xml:space="preserve"> </w:t>
      </w:r>
      <w:r w:rsidR="001422A4">
        <w:t>Build a docker image from the Docker file</w:t>
      </w:r>
    </w:p>
    <w:p w14:paraId="59FFE9EA" w14:textId="49BD8FFF" w:rsidR="001422A4" w:rsidRDefault="001422A4" w:rsidP="001422A4">
      <w:pPr>
        <w:pStyle w:val="ListParagraph"/>
        <w:ind w:left="1440"/>
      </w:pPr>
      <w:r>
        <w:rPr>
          <w:noProof/>
        </w:rPr>
        <w:drawing>
          <wp:anchor distT="0" distB="0" distL="114300" distR="114300" simplePos="0" relativeHeight="251683840" behindDoc="0" locked="0" layoutInCell="1" allowOverlap="1" wp14:anchorId="084A0940" wp14:editId="116C241F">
            <wp:simplePos x="0" y="0"/>
            <wp:positionH relativeFrom="margin">
              <wp:posOffset>749300</wp:posOffset>
            </wp:positionH>
            <wp:positionV relativeFrom="paragraph">
              <wp:posOffset>146050</wp:posOffset>
            </wp:positionV>
            <wp:extent cx="4527550" cy="1727200"/>
            <wp:effectExtent l="0" t="0" r="6350"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27550" cy="1727200"/>
                    </a:xfrm>
                    <a:prstGeom prst="rect">
                      <a:avLst/>
                    </a:prstGeom>
                  </pic:spPr>
                </pic:pic>
              </a:graphicData>
            </a:graphic>
            <wp14:sizeRelH relativeFrom="margin">
              <wp14:pctWidth>0</wp14:pctWidth>
            </wp14:sizeRelH>
            <wp14:sizeRelV relativeFrom="margin">
              <wp14:pctHeight>0</wp14:pctHeight>
            </wp14:sizeRelV>
          </wp:anchor>
        </w:drawing>
      </w:r>
    </w:p>
    <w:p w14:paraId="5C702DA8" w14:textId="2B732052" w:rsidR="001422A4" w:rsidRDefault="001422A4" w:rsidP="001422A4">
      <w:pPr>
        <w:pStyle w:val="ListParagraph"/>
        <w:ind w:left="1440"/>
      </w:pPr>
    </w:p>
    <w:p w14:paraId="540BE824" w14:textId="6801CC36" w:rsidR="00F07114" w:rsidRDefault="00F07114" w:rsidP="00F07114">
      <w:r>
        <w:t xml:space="preserve">           </w:t>
      </w:r>
    </w:p>
    <w:p w14:paraId="08F2D106" w14:textId="6CDED60C" w:rsidR="00F07114" w:rsidRDefault="00F07114" w:rsidP="00F07114">
      <w:r>
        <w:t xml:space="preserve">      </w:t>
      </w:r>
    </w:p>
    <w:p w14:paraId="2E2ACE73" w14:textId="77777777" w:rsidR="001422A4" w:rsidRDefault="00F07114" w:rsidP="00F07114">
      <w:r>
        <w:t xml:space="preserve">            </w:t>
      </w:r>
    </w:p>
    <w:p w14:paraId="73CB8D24" w14:textId="77777777" w:rsidR="001422A4" w:rsidRDefault="001422A4" w:rsidP="00F07114"/>
    <w:p w14:paraId="11333BF5" w14:textId="0CCF6246" w:rsidR="001422A4" w:rsidRDefault="001422A4" w:rsidP="00F07114"/>
    <w:p w14:paraId="0AF9E163" w14:textId="6C62B0CD" w:rsidR="00176456" w:rsidRDefault="00176456" w:rsidP="00F07114">
      <w:r>
        <w:tab/>
      </w:r>
      <w:r>
        <w:tab/>
      </w:r>
      <w:r>
        <w:tab/>
      </w:r>
    </w:p>
    <w:p w14:paraId="212595B8" w14:textId="6F7D8ED6" w:rsidR="00176456" w:rsidRDefault="00A9730F" w:rsidP="00F07114">
      <w:r>
        <w:t xml:space="preserve">Command: </w:t>
      </w:r>
      <w:r w:rsidR="00F6050B">
        <w:t xml:space="preserve">docker </w:t>
      </w:r>
      <w:r w:rsidR="00CA3244">
        <w:t>build -</w:t>
      </w:r>
      <w:r w:rsidR="00F6050B">
        <w:t xml:space="preserve"> -tag “name of the image”</w:t>
      </w:r>
      <w:r w:rsidR="00235A95">
        <w:t xml:space="preserve"> (project3 in my case)</w:t>
      </w:r>
    </w:p>
    <w:p w14:paraId="292F9F43" w14:textId="2312AC84" w:rsidR="00B50474" w:rsidRDefault="00CA3244" w:rsidP="00B50474">
      <w:pPr>
        <w:pStyle w:val="ListParagraph"/>
        <w:numPr>
          <w:ilvl w:val="0"/>
          <w:numId w:val="6"/>
        </w:numPr>
      </w:pPr>
      <w:r>
        <w:t xml:space="preserve">Once the image will download (The image will be </w:t>
      </w:r>
      <w:r w:rsidR="00291911">
        <w:t>based on the alpin</w:t>
      </w:r>
      <w:r w:rsidR="00452A42">
        <w:t>e python docker image)</w:t>
      </w:r>
      <w:r w:rsidR="00C32241">
        <w:t>, we can check the images available in our Repo by using command docker image ls</w:t>
      </w:r>
      <w:r w:rsidR="00B50474">
        <w:t>,</w:t>
      </w:r>
      <w:r w:rsidR="00B50474" w:rsidRPr="00B50474">
        <w:t xml:space="preserve"> </w:t>
      </w:r>
      <w:r w:rsidR="00804D6B">
        <w:t>this</w:t>
      </w:r>
      <w:r w:rsidR="00B50474">
        <w:t xml:space="preserve"> command will provide the output with the Image </w:t>
      </w:r>
      <w:r w:rsidR="001C1D65">
        <w:t>ID.</w:t>
      </w:r>
    </w:p>
    <w:p w14:paraId="3B37D2DA" w14:textId="6F440375" w:rsidR="00C32241" w:rsidRDefault="00AC2243" w:rsidP="00C32241">
      <w:pPr>
        <w:pStyle w:val="ListParagraph"/>
        <w:numPr>
          <w:ilvl w:val="0"/>
          <w:numId w:val="6"/>
        </w:numPr>
      </w:pPr>
      <w:r>
        <w:t>Now, we will run the image to create a container out of it.</w:t>
      </w:r>
      <w:r w:rsidR="00804D6B">
        <w:t xml:space="preserve"> </w:t>
      </w:r>
    </w:p>
    <w:p w14:paraId="1F4593DF" w14:textId="4157C7B0" w:rsidR="00804D6B" w:rsidRDefault="008E29DA" w:rsidP="00804D6B">
      <w:pPr>
        <w:pStyle w:val="ListParagraph"/>
      </w:pPr>
      <w:r>
        <w:rPr>
          <w:noProof/>
        </w:rPr>
        <w:lastRenderedPageBreak/>
        <w:drawing>
          <wp:anchor distT="0" distB="0" distL="114300" distR="114300" simplePos="0" relativeHeight="251685888" behindDoc="0" locked="0" layoutInCell="1" allowOverlap="1" wp14:anchorId="09C47986" wp14:editId="17F8AF87">
            <wp:simplePos x="0" y="0"/>
            <wp:positionH relativeFrom="margin">
              <wp:posOffset>152400</wp:posOffset>
            </wp:positionH>
            <wp:positionV relativeFrom="paragraph">
              <wp:posOffset>318135</wp:posOffset>
            </wp:positionV>
            <wp:extent cx="5918200" cy="2317750"/>
            <wp:effectExtent l="0" t="0" r="6350" b="635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18200" cy="2317750"/>
                    </a:xfrm>
                    <a:prstGeom prst="rect">
                      <a:avLst/>
                    </a:prstGeom>
                  </pic:spPr>
                </pic:pic>
              </a:graphicData>
            </a:graphic>
            <wp14:sizeRelH relativeFrom="margin">
              <wp14:pctWidth>0</wp14:pctWidth>
            </wp14:sizeRelH>
            <wp14:sizeRelV relativeFrom="margin">
              <wp14:pctHeight>0</wp14:pctHeight>
            </wp14:sizeRelV>
          </wp:anchor>
        </w:drawing>
      </w:r>
      <w:r w:rsidR="00804D6B">
        <w:t>Command:</w:t>
      </w:r>
    </w:p>
    <w:p w14:paraId="4E3AF20C" w14:textId="0BD9E5F6" w:rsidR="008E29DA" w:rsidRDefault="008E29DA" w:rsidP="00804D6B">
      <w:pPr>
        <w:pStyle w:val="ListParagraph"/>
      </w:pPr>
    </w:p>
    <w:p w14:paraId="2BE7663A" w14:textId="7D5F1B31" w:rsidR="001422A4" w:rsidRDefault="00225E54" w:rsidP="00F07114">
      <w:r>
        <w:t>Descri</w:t>
      </w:r>
      <w:r w:rsidR="000D389C">
        <w:t>p</w:t>
      </w:r>
      <w:r>
        <w:t>tion:</w:t>
      </w:r>
      <w:r w:rsidR="00194CE7">
        <w:t xml:space="preserve"> we will run docker image in the interactive mode(-it), the benefit of using the </w:t>
      </w:r>
      <w:r w:rsidR="00194CE7">
        <w:t>interactive</w:t>
      </w:r>
      <w:r w:rsidR="00194CE7">
        <w:t xml:space="preserve"> mode is </w:t>
      </w:r>
      <w:r w:rsidR="00A873BF">
        <w:t xml:space="preserve">we can execute commands at the time of </w:t>
      </w:r>
      <w:r w:rsidR="00B2656C">
        <w:t>running the</w:t>
      </w:r>
      <w:r w:rsidR="00017F17">
        <w:t xml:space="preserve"> </w:t>
      </w:r>
      <w:r w:rsidR="00A873BF">
        <w:t>container</w:t>
      </w:r>
      <w:r w:rsidR="00017F17">
        <w:t>.</w:t>
      </w:r>
      <w:r w:rsidR="00B2656C">
        <w:t xml:space="preserve"> Here -d stands for detached mode which means Docker containers runs in the background of your terminal.</w:t>
      </w:r>
      <w:r w:rsidR="002721E0">
        <w:t xml:space="preserve"> After this we can expect our container to be listed, we can verify all the running containers by using command docker ps -a.</w:t>
      </w:r>
    </w:p>
    <w:p w14:paraId="44A326C7" w14:textId="492D022B" w:rsidR="00201C7C" w:rsidRDefault="00201C7C" w:rsidP="00F07114">
      <w:r>
        <w:tab/>
        <w:t>NOTE:</w:t>
      </w:r>
      <w:r w:rsidR="00A942AE">
        <w:t xml:space="preserve"> The Status of the running containers Must be “UP”.</w:t>
      </w:r>
    </w:p>
    <w:p w14:paraId="225E31DD" w14:textId="77777777" w:rsidR="001633A7" w:rsidRDefault="001633A7" w:rsidP="00F07114"/>
    <w:p w14:paraId="5EB8F4E6" w14:textId="12ABB864" w:rsidR="00E33311" w:rsidRDefault="008D5AEC" w:rsidP="00F07114">
      <w:pPr>
        <w:rPr>
          <w:b/>
          <w:bCs/>
        </w:rPr>
      </w:pPr>
      <w:r>
        <w:t xml:space="preserve">” </w:t>
      </w:r>
      <w:r w:rsidRPr="004E617D">
        <w:rPr>
          <w:b/>
          <w:bCs/>
        </w:rPr>
        <w:t>During the execution of the docker container, it should accept command line argument and pass it to the script created in the previous step</w:t>
      </w:r>
      <w:r w:rsidRPr="004E617D">
        <w:rPr>
          <w:b/>
          <w:bCs/>
        </w:rPr>
        <w:t>”</w:t>
      </w:r>
    </w:p>
    <w:p w14:paraId="28BAFF0A" w14:textId="77777777" w:rsidR="00696560" w:rsidRDefault="001A5ABA" w:rsidP="00F07114">
      <w:r>
        <w:t>Solution:</w:t>
      </w:r>
      <w:r w:rsidR="00696560">
        <w:t xml:space="preserve"> In order to perform the above task, we will,</w:t>
      </w:r>
    </w:p>
    <w:p w14:paraId="60CD8448" w14:textId="5822157B" w:rsidR="001633A7" w:rsidRDefault="00696560" w:rsidP="00F07114">
      <w:r>
        <w:t xml:space="preserve">Execute the </w:t>
      </w:r>
      <w:r w:rsidR="00216247">
        <w:t>the docker logs command</w:t>
      </w:r>
    </w:p>
    <w:p w14:paraId="2E9EF2E4" w14:textId="2B47EC9C" w:rsidR="000A0548" w:rsidRDefault="000A0548" w:rsidP="00F07114">
      <w:r>
        <w:t xml:space="preserve">Docker Logs </w:t>
      </w:r>
      <w:r w:rsidR="006D1EB1">
        <w:t>Command</w:t>
      </w:r>
      <w:r>
        <w:t>: To get the Console Output</w:t>
      </w:r>
    </w:p>
    <w:p w14:paraId="73E25442" w14:textId="1CA095FF" w:rsidR="00216247" w:rsidRDefault="00216247" w:rsidP="00F07114">
      <w:r>
        <w:t>Command: docker logs $container id /</w:t>
      </w:r>
      <w:r w:rsidR="007151C0">
        <w:t>path (</w:t>
      </w:r>
      <w:r>
        <w:t>where our json files will be stored/placed)</w:t>
      </w:r>
      <w:r w:rsidR="000D1AD5">
        <w:t xml:space="preserve"> (Screen-shot)</w:t>
      </w:r>
    </w:p>
    <w:p w14:paraId="57A70EB5" w14:textId="70F94FF5" w:rsidR="00717CA5" w:rsidRDefault="00717CA5" w:rsidP="00F07114">
      <w:r>
        <w:t>OUTPUT:</w:t>
      </w:r>
    </w:p>
    <w:p w14:paraId="277D50A8" w14:textId="1DB907C0" w:rsidR="00717CA5" w:rsidRDefault="00717CA5" w:rsidP="00F07114">
      <w:r>
        <w:rPr>
          <w:noProof/>
        </w:rPr>
        <w:drawing>
          <wp:anchor distT="0" distB="0" distL="114300" distR="114300" simplePos="0" relativeHeight="251687936" behindDoc="0" locked="0" layoutInCell="1" allowOverlap="1" wp14:anchorId="42443D0A" wp14:editId="5E6B227F">
            <wp:simplePos x="0" y="0"/>
            <wp:positionH relativeFrom="margin">
              <wp:align>right</wp:align>
            </wp:positionH>
            <wp:positionV relativeFrom="paragraph">
              <wp:posOffset>287020</wp:posOffset>
            </wp:positionV>
            <wp:extent cx="5731510" cy="831850"/>
            <wp:effectExtent l="0" t="0" r="2540" b="635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831850"/>
                    </a:xfrm>
                    <a:prstGeom prst="rect">
                      <a:avLst/>
                    </a:prstGeom>
                  </pic:spPr>
                </pic:pic>
              </a:graphicData>
            </a:graphic>
            <wp14:sizeRelV relativeFrom="margin">
              <wp14:pctHeight>0</wp14:pctHeight>
            </wp14:sizeRelV>
          </wp:anchor>
        </w:drawing>
      </w:r>
      <w:r>
        <w:tab/>
      </w:r>
    </w:p>
    <w:p w14:paraId="609C2D33" w14:textId="77777777" w:rsidR="000D1AD5" w:rsidRDefault="000D1AD5" w:rsidP="00F07114"/>
    <w:p w14:paraId="6A8D2F24" w14:textId="747BCB98" w:rsidR="00A577DE" w:rsidRDefault="00717CA5" w:rsidP="00F07114">
      <w:r>
        <w:t>Here the output above shows the total number of Json files available in our /root directory.</w:t>
      </w:r>
    </w:p>
    <w:p w14:paraId="4C3E69DF" w14:textId="51582E0D" w:rsidR="00C562D3" w:rsidRDefault="00C562D3" w:rsidP="00F07114"/>
    <w:p w14:paraId="3EEB8E67" w14:textId="3DB1547D" w:rsidR="0066542C" w:rsidRDefault="0066542C" w:rsidP="00F07114">
      <w:pPr>
        <w:rPr>
          <w:b/>
          <w:bCs/>
        </w:rPr>
      </w:pPr>
      <w:r w:rsidRPr="00175543">
        <w:rPr>
          <w:b/>
          <w:bCs/>
        </w:rPr>
        <w:t>TESTING</w:t>
      </w:r>
    </w:p>
    <w:p w14:paraId="570320AA" w14:textId="32AF154F" w:rsidR="00175543" w:rsidRDefault="00C85986" w:rsidP="00F07114">
      <w:r>
        <w:lastRenderedPageBreak/>
        <w:t>As per the above discussed process we have got the expected result where our JSON files were located inside the /root directory and we got the JSON file Count as 2.</w:t>
      </w:r>
    </w:p>
    <w:p w14:paraId="01D14195" w14:textId="30717F4E" w:rsidR="00C85986" w:rsidRDefault="00C85986" w:rsidP="00F07114"/>
    <w:p w14:paraId="13C05985" w14:textId="26871144" w:rsidR="00C85986" w:rsidRDefault="00C85986" w:rsidP="00F07114">
      <w:pPr>
        <w:rPr>
          <w:b/>
          <w:bCs/>
        </w:rPr>
      </w:pPr>
      <w:r>
        <w:t>SCENARIO</w:t>
      </w:r>
      <w:r w:rsidRPr="00C85986">
        <w:rPr>
          <w:b/>
          <w:bCs/>
        </w:rPr>
        <w:t>: Now What if we change the path of our directory from /root to /tmp and check for the expected number of JSON file count?</w:t>
      </w:r>
    </w:p>
    <w:p w14:paraId="26AE22DD" w14:textId="139CBF07" w:rsidR="00861B40" w:rsidRDefault="0064594C" w:rsidP="00F07114">
      <w:pPr>
        <w:rPr>
          <w:b/>
          <w:bCs/>
        </w:rPr>
      </w:pPr>
      <w:r>
        <w:rPr>
          <w:noProof/>
        </w:rPr>
        <w:drawing>
          <wp:anchor distT="0" distB="0" distL="114300" distR="114300" simplePos="0" relativeHeight="251696128" behindDoc="0" locked="0" layoutInCell="1" allowOverlap="1" wp14:anchorId="2CAC78C4" wp14:editId="5DA5256E">
            <wp:simplePos x="0" y="0"/>
            <wp:positionH relativeFrom="margin">
              <wp:align>right</wp:align>
            </wp:positionH>
            <wp:positionV relativeFrom="paragraph">
              <wp:posOffset>335915</wp:posOffset>
            </wp:positionV>
            <wp:extent cx="5731510" cy="641985"/>
            <wp:effectExtent l="0" t="0" r="2540" b="571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641985"/>
                    </a:xfrm>
                    <a:prstGeom prst="rect">
                      <a:avLst/>
                    </a:prstGeom>
                  </pic:spPr>
                </pic:pic>
              </a:graphicData>
            </a:graphic>
          </wp:anchor>
        </w:drawing>
      </w:r>
      <w:r w:rsidR="00861B40">
        <w:rPr>
          <w:b/>
          <w:bCs/>
        </w:rPr>
        <w:t xml:space="preserve">We will copy the same docker file with the different </w:t>
      </w:r>
      <w:proofErr w:type="gramStart"/>
      <w:r w:rsidR="00861B40">
        <w:rPr>
          <w:b/>
          <w:bCs/>
        </w:rPr>
        <w:t>name(</w:t>
      </w:r>
      <w:proofErr w:type="gramEnd"/>
      <w:r w:rsidR="00861B40">
        <w:rPr>
          <w:b/>
          <w:bCs/>
        </w:rPr>
        <w:t xml:space="preserve">Dockerfile) </w:t>
      </w:r>
    </w:p>
    <w:p w14:paraId="29F00145" w14:textId="2399E0CD" w:rsidR="00FC0CD2" w:rsidRDefault="0064594C" w:rsidP="00F07114">
      <w:pPr>
        <w:rPr>
          <w:b/>
          <w:bCs/>
        </w:rPr>
      </w:pPr>
      <w:r>
        <w:rPr>
          <w:b/>
          <w:bCs/>
        </w:rPr>
        <w:tab/>
      </w:r>
    </w:p>
    <w:p w14:paraId="1138D584" w14:textId="0208BD40" w:rsidR="00C85986" w:rsidRDefault="00C85986" w:rsidP="00F07114">
      <w:pPr>
        <w:rPr>
          <w:b/>
          <w:bCs/>
        </w:rPr>
      </w:pPr>
      <w:r>
        <w:rPr>
          <w:b/>
          <w:bCs/>
        </w:rPr>
        <w:t>Expected Output: Zero (0)</w:t>
      </w:r>
    </w:p>
    <w:p w14:paraId="758FE9D1" w14:textId="00F0DD9B" w:rsidR="00C85986" w:rsidRDefault="00875A0E" w:rsidP="00F07114">
      <w:r>
        <w:rPr>
          <w:noProof/>
        </w:rPr>
        <w:drawing>
          <wp:anchor distT="0" distB="0" distL="114300" distR="114300" simplePos="0" relativeHeight="251689984" behindDoc="0" locked="0" layoutInCell="1" allowOverlap="1" wp14:anchorId="606CEC6A" wp14:editId="015B4C8C">
            <wp:simplePos x="0" y="0"/>
            <wp:positionH relativeFrom="column">
              <wp:posOffset>38100</wp:posOffset>
            </wp:positionH>
            <wp:positionV relativeFrom="paragraph">
              <wp:posOffset>407035</wp:posOffset>
            </wp:positionV>
            <wp:extent cx="5956300" cy="2260600"/>
            <wp:effectExtent l="0" t="0" r="6350" b="635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56300" cy="2260600"/>
                    </a:xfrm>
                    <a:prstGeom prst="rect">
                      <a:avLst/>
                    </a:prstGeom>
                  </pic:spPr>
                </pic:pic>
              </a:graphicData>
            </a:graphic>
            <wp14:sizeRelH relativeFrom="margin">
              <wp14:pctWidth>0</wp14:pctWidth>
            </wp14:sizeRelH>
            <wp14:sizeRelV relativeFrom="margin">
              <wp14:pctHeight>0</wp14:pctHeight>
            </wp14:sizeRelV>
          </wp:anchor>
        </w:drawing>
      </w:r>
      <w:r>
        <w:t>1.Create Another Docker image</w:t>
      </w:r>
      <w:r w:rsidR="0037606D">
        <w:t xml:space="preserve"> with the image name “</w:t>
      </w:r>
      <w:r w:rsidR="00760887">
        <w:t>p</w:t>
      </w:r>
      <w:r w:rsidR="0037606D">
        <w:t>roject4”</w:t>
      </w:r>
      <w:r>
        <w:t xml:space="preserve"> with the command </w:t>
      </w:r>
    </w:p>
    <w:p w14:paraId="15C6D319" w14:textId="7AA082F5" w:rsidR="00875A0E" w:rsidRDefault="00875A0E" w:rsidP="00F07114">
      <w:r>
        <w:tab/>
      </w:r>
    </w:p>
    <w:p w14:paraId="7ACCEF08" w14:textId="2E33F6D2" w:rsidR="007F1FAA" w:rsidRDefault="0037606D" w:rsidP="0037606D">
      <w:pPr>
        <w:pStyle w:val="ListParagraph"/>
        <w:numPr>
          <w:ilvl w:val="0"/>
          <w:numId w:val="6"/>
        </w:numPr>
      </w:pPr>
      <w:r>
        <w:t xml:space="preserve">Run the Container for </w:t>
      </w:r>
      <w:r w:rsidR="00760887">
        <w:t>“project4”</w:t>
      </w:r>
    </w:p>
    <w:p w14:paraId="1A909096" w14:textId="1A0BA8A5" w:rsidR="00E616F0" w:rsidRPr="006A6004" w:rsidRDefault="00E616F0" w:rsidP="00E616F0">
      <w:pPr>
        <w:pStyle w:val="ListParagraph"/>
      </w:pPr>
      <w:r>
        <w:rPr>
          <w:noProof/>
        </w:rPr>
        <w:drawing>
          <wp:anchor distT="0" distB="0" distL="114300" distR="114300" simplePos="0" relativeHeight="251692032" behindDoc="0" locked="0" layoutInCell="1" allowOverlap="1" wp14:anchorId="4C517BC9" wp14:editId="5781D163">
            <wp:simplePos x="0" y="0"/>
            <wp:positionH relativeFrom="column">
              <wp:posOffset>406400</wp:posOffset>
            </wp:positionH>
            <wp:positionV relativeFrom="paragraph">
              <wp:posOffset>286385</wp:posOffset>
            </wp:positionV>
            <wp:extent cx="4641850" cy="1803400"/>
            <wp:effectExtent l="0" t="0" r="6350" b="635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1850" cy="1803400"/>
                    </a:xfrm>
                    <a:prstGeom prst="rect">
                      <a:avLst/>
                    </a:prstGeom>
                  </pic:spPr>
                </pic:pic>
              </a:graphicData>
            </a:graphic>
            <wp14:sizeRelH relativeFrom="margin">
              <wp14:pctWidth>0</wp14:pctWidth>
            </wp14:sizeRelH>
            <wp14:sizeRelV relativeFrom="margin">
              <wp14:pctHeight>0</wp14:pctHeight>
            </wp14:sizeRelV>
          </wp:anchor>
        </w:drawing>
      </w:r>
    </w:p>
    <w:p w14:paraId="0B3D3E6F" w14:textId="77777777" w:rsidR="000458E3" w:rsidRDefault="000458E3" w:rsidP="00F07114"/>
    <w:p w14:paraId="0BFAD235" w14:textId="77777777" w:rsidR="0066542C" w:rsidRPr="001A5ABA" w:rsidRDefault="0066542C" w:rsidP="00F07114"/>
    <w:p w14:paraId="1499635B" w14:textId="5B8548F6" w:rsidR="00256D5F" w:rsidRPr="004E617D" w:rsidRDefault="00256D5F" w:rsidP="00F07114">
      <w:pPr>
        <w:rPr>
          <w:b/>
          <w:bCs/>
        </w:rPr>
      </w:pPr>
      <w:r>
        <w:rPr>
          <w:b/>
          <w:bCs/>
        </w:rPr>
        <w:tab/>
      </w:r>
    </w:p>
    <w:p w14:paraId="0A291A9A" w14:textId="77777777" w:rsidR="001422A4" w:rsidRDefault="001422A4" w:rsidP="00F07114"/>
    <w:p w14:paraId="7DE18421" w14:textId="77777777" w:rsidR="001422A4" w:rsidRDefault="001422A4" w:rsidP="00F07114"/>
    <w:p w14:paraId="69EA447A" w14:textId="77777777" w:rsidR="001422A4" w:rsidRDefault="001422A4" w:rsidP="00F07114"/>
    <w:p w14:paraId="02F66470" w14:textId="77777777" w:rsidR="003A3C10" w:rsidRDefault="003A3C10" w:rsidP="00E77051"/>
    <w:p w14:paraId="6568569B" w14:textId="2A4AA652" w:rsidR="00B44707" w:rsidRDefault="00B44707" w:rsidP="00E77051"/>
    <w:p w14:paraId="0CDB6C16" w14:textId="7F7F2CEC" w:rsidR="00E616F0" w:rsidRDefault="00DF1C55" w:rsidP="00DF1C55">
      <w:pPr>
        <w:pStyle w:val="ListParagraph"/>
        <w:numPr>
          <w:ilvl w:val="0"/>
          <w:numId w:val="6"/>
        </w:numPr>
      </w:pPr>
      <w:r>
        <w:t>Now provide the path /tmp and check for the output</w:t>
      </w:r>
    </w:p>
    <w:p w14:paraId="4CEB5F2E" w14:textId="20AD8714" w:rsidR="00DF1C55" w:rsidRDefault="00DF1C55" w:rsidP="00DF1C55">
      <w:pPr>
        <w:ind w:left="720"/>
      </w:pPr>
      <w:r>
        <w:rPr>
          <w:noProof/>
        </w:rPr>
        <w:lastRenderedPageBreak/>
        <w:drawing>
          <wp:anchor distT="0" distB="0" distL="114300" distR="114300" simplePos="0" relativeHeight="251694080" behindDoc="0" locked="0" layoutInCell="1" allowOverlap="1" wp14:anchorId="3C23CE27" wp14:editId="748907CE">
            <wp:simplePos x="0" y="0"/>
            <wp:positionH relativeFrom="margin">
              <wp:posOffset>609600</wp:posOffset>
            </wp:positionH>
            <wp:positionV relativeFrom="paragraph">
              <wp:posOffset>287655</wp:posOffset>
            </wp:positionV>
            <wp:extent cx="4489450" cy="742950"/>
            <wp:effectExtent l="0" t="0" r="635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89450" cy="742950"/>
                    </a:xfrm>
                    <a:prstGeom prst="rect">
                      <a:avLst/>
                    </a:prstGeom>
                  </pic:spPr>
                </pic:pic>
              </a:graphicData>
            </a:graphic>
            <wp14:sizeRelH relativeFrom="margin">
              <wp14:pctWidth>0</wp14:pctWidth>
            </wp14:sizeRelH>
            <wp14:sizeRelV relativeFrom="margin">
              <wp14:pctHeight>0</wp14:pctHeight>
            </wp14:sizeRelV>
          </wp:anchor>
        </w:drawing>
      </w:r>
    </w:p>
    <w:p w14:paraId="30340A0A" w14:textId="11CCF928" w:rsidR="00DF1C55" w:rsidRPr="003856E7" w:rsidRDefault="00DF1C55" w:rsidP="00DF1C55">
      <w:pPr>
        <w:pStyle w:val="ListParagraph"/>
      </w:pPr>
      <w:r>
        <w:t xml:space="preserve"> </w:t>
      </w:r>
    </w:p>
    <w:p w14:paraId="241700F7" w14:textId="77777777" w:rsidR="00F264B9" w:rsidRPr="00505575" w:rsidRDefault="00F264B9" w:rsidP="00E77051">
      <w:pPr>
        <w:rPr>
          <w:shd w:val="clear" w:color="auto" w:fill="FFFFFF"/>
        </w:rPr>
      </w:pPr>
    </w:p>
    <w:p w14:paraId="7754E250" w14:textId="1C5BE4D1" w:rsidR="00957366" w:rsidRDefault="00957366" w:rsidP="002C7201">
      <w:pPr>
        <w:rPr>
          <w:shd w:val="clear" w:color="auto" w:fill="FFFFFF"/>
        </w:rPr>
      </w:pPr>
    </w:p>
    <w:p w14:paraId="0C65F906" w14:textId="6C6E87C5" w:rsidR="00CB4CF5" w:rsidRDefault="00CB4CF5" w:rsidP="002C7201">
      <w:pPr>
        <w:rPr>
          <w:shd w:val="clear" w:color="auto" w:fill="FFFFFF"/>
        </w:rPr>
      </w:pPr>
      <w:r w:rsidRPr="00AB1688">
        <w:rPr>
          <w:b/>
          <w:bCs/>
          <w:shd w:val="clear" w:color="auto" w:fill="FFFFFF"/>
        </w:rPr>
        <w:t>Actual Output</w:t>
      </w:r>
      <w:r>
        <w:rPr>
          <w:shd w:val="clear" w:color="auto" w:fill="FFFFFF"/>
        </w:rPr>
        <w:t xml:space="preserve">: Now if we look at the Count of JSON file, resulted </w:t>
      </w:r>
      <w:r w:rsidR="00A25124">
        <w:rPr>
          <w:shd w:val="clear" w:color="auto" w:fill="FFFFFF"/>
        </w:rPr>
        <w:t>Zero (</w:t>
      </w:r>
      <w:r>
        <w:rPr>
          <w:shd w:val="clear" w:color="auto" w:fill="FFFFFF"/>
        </w:rPr>
        <w:t>0).</w:t>
      </w:r>
    </w:p>
    <w:p w14:paraId="675B811B" w14:textId="3C74E26B" w:rsidR="00A25124" w:rsidRDefault="00A25124" w:rsidP="002C7201">
      <w:pPr>
        <w:rPr>
          <w:shd w:val="clear" w:color="auto" w:fill="FFFFFF"/>
        </w:rPr>
      </w:pPr>
    </w:p>
    <w:p w14:paraId="6B1EF524" w14:textId="2A1C7202" w:rsidR="00A25124" w:rsidRDefault="00A25124" w:rsidP="002C7201">
      <w:pPr>
        <w:rPr>
          <w:b/>
          <w:bCs/>
          <w:shd w:val="clear" w:color="auto" w:fill="FFFFFF"/>
        </w:rPr>
      </w:pPr>
      <w:r w:rsidRPr="00C15C00">
        <w:rPr>
          <w:b/>
          <w:bCs/>
          <w:shd w:val="clear" w:color="auto" w:fill="FFFFFF"/>
        </w:rPr>
        <w:t>Assignment Challenges:</w:t>
      </w:r>
    </w:p>
    <w:p w14:paraId="204E92F7" w14:textId="3EF216DF" w:rsidR="00626D2D" w:rsidRDefault="006604BD" w:rsidP="002C7201">
      <w:pPr>
        <w:rPr>
          <w:shd w:val="clear" w:color="auto" w:fill="FFFFFF"/>
        </w:rPr>
      </w:pPr>
      <w:r>
        <w:rPr>
          <w:shd w:val="clear" w:color="auto" w:fill="FFFFFF"/>
        </w:rPr>
        <w:t>1)</w:t>
      </w:r>
      <w:r w:rsidR="006D0752">
        <w:rPr>
          <w:shd w:val="clear" w:color="auto" w:fill="FFFFFF"/>
        </w:rPr>
        <w:t xml:space="preserve">Firstly, while working with the Docker Image </w:t>
      </w:r>
      <w:r w:rsidR="009C4158">
        <w:rPr>
          <w:shd w:val="clear" w:color="auto" w:fill="FFFFFF"/>
        </w:rPr>
        <w:t>Build,</w:t>
      </w:r>
      <w:r w:rsidR="006D0752">
        <w:rPr>
          <w:shd w:val="clear" w:color="auto" w:fill="FFFFFF"/>
        </w:rPr>
        <w:t xml:space="preserve"> I faced issue </w:t>
      </w:r>
      <w:r w:rsidR="009C4158">
        <w:rPr>
          <w:shd w:val="clear" w:color="auto" w:fill="FFFFFF"/>
        </w:rPr>
        <w:t>downloading the image</w:t>
      </w:r>
      <w:r w:rsidR="00A74AE3">
        <w:rPr>
          <w:shd w:val="clear" w:color="auto" w:fill="FFFFFF"/>
        </w:rPr>
        <w:t xml:space="preserve"> then I made changes in the Dockerfile and have kept the python</w:t>
      </w:r>
      <w:proofErr w:type="gramStart"/>
      <w:r w:rsidR="00A74AE3">
        <w:rPr>
          <w:shd w:val="clear" w:color="auto" w:fill="FFFFFF"/>
        </w:rPr>
        <w:t>3:alpine</w:t>
      </w:r>
      <w:proofErr w:type="gramEnd"/>
      <w:r w:rsidR="00A74AE3">
        <w:rPr>
          <w:shd w:val="clear" w:color="auto" w:fill="FFFFFF"/>
        </w:rPr>
        <w:t xml:space="preserve"> where it will download the image from the repo.</w:t>
      </w:r>
    </w:p>
    <w:p w14:paraId="68642D1F" w14:textId="3E2E6F5A" w:rsidR="00931F73" w:rsidRDefault="00B01245" w:rsidP="002C7201">
      <w:pPr>
        <w:rPr>
          <w:shd w:val="clear" w:color="auto" w:fill="FFFFFF"/>
        </w:rPr>
      </w:pPr>
      <w:r>
        <w:rPr>
          <w:noProof/>
        </w:rPr>
        <w:drawing>
          <wp:anchor distT="0" distB="0" distL="114300" distR="114300" simplePos="0" relativeHeight="251698176" behindDoc="0" locked="0" layoutInCell="1" allowOverlap="1" wp14:anchorId="5FE8BC1A" wp14:editId="6CD3CB72">
            <wp:simplePos x="0" y="0"/>
            <wp:positionH relativeFrom="margin">
              <wp:align>right</wp:align>
            </wp:positionH>
            <wp:positionV relativeFrom="paragraph">
              <wp:posOffset>591820</wp:posOffset>
            </wp:positionV>
            <wp:extent cx="5731510" cy="1841500"/>
            <wp:effectExtent l="0" t="0" r="2540"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1841500"/>
                    </a:xfrm>
                    <a:prstGeom prst="rect">
                      <a:avLst/>
                    </a:prstGeom>
                  </pic:spPr>
                </pic:pic>
              </a:graphicData>
            </a:graphic>
            <wp14:sizeRelV relativeFrom="margin">
              <wp14:pctHeight>0</wp14:pctHeight>
            </wp14:sizeRelV>
          </wp:anchor>
        </w:drawing>
      </w:r>
      <w:r w:rsidR="00931F73">
        <w:rPr>
          <w:shd w:val="clear" w:color="auto" w:fill="FFFFFF"/>
        </w:rPr>
        <w:t>2)</w:t>
      </w:r>
      <w:r w:rsidR="009959AE">
        <w:rPr>
          <w:shd w:val="clear" w:color="auto" w:fill="FFFFFF"/>
        </w:rPr>
        <w:t>After downloading the image, the Status of Container was continuously showing “Exited” instead of “UP”, in this case I had Start and Stop the docker.</w:t>
      </w:r>
      <w:r w:rsidR="00193DC0">
        <w:rPr>
          <w:shd w:val="clear" w:color="auto" w:fill="FFFFFF"/>
        </w:rPr>
        <w:t xml:space="preserve"> </w:t>
      </w:r>
    </w:p>
    <w:p w14:paraId="109E621F" w14:textId="16729B4D" w:rsidR="00B01245" w:rsidRDefault="00B01245" w:rsidP="002C7201">
      <w:pPr>
        <w:rPr>
          <w:shd w:val="clear" w:color="auto" w:fill="FFFFFF"/>
        </w:rPr>
      </w:pPr>
    </w:p>
    <w:p w14:paraId="45BC9703" w14:textId="1563168A" w:rsidR="00193DC0" w:rsidRDefault="005215C1" w:rsidP="002C7201">
      <w:pPr>
        <w:rPr>
          <w:shd w:val="clear" w:color="auto" w:fill="FFFFFF"/>
        </w:rPr>
      </w:pPr>
      <w:r>
        <w:rPr>
          <w:noProof/>
        </w:rPr>
        <w:drawing>
          <wp:anchor distT="0" distB="0" distL="114300" distR="114300" simplePos="0" relativeHeight="251700224" behindDoc="0" locked="0" layoutInCell="1" allowOverlap="1" wp14:anchorId="2E7E5A58" wp14:editId="69C6FB85">
            <wp:simplePos x="0" y="0"/>
            <wp:positionH relativeFrom="column">
              <wp:posOffset>-31750</wp:posOffset>
            </wp:positionH>
            <wp:positionV relativeFrom="paragraph">
              <wp:posOffset>253365</wp:posOffset>
            </wp:positionV>
            <wp:extent cx="5731510" cy="1370965"/>
            <wp:effectExtent l="0" t="0" r="2540" b="63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370965"/>
                    </a:xfrm>
                    <a:prstGeom prst="rect">
                      <a:avLst/>
                    </a:prstGeom>
                  </pic:spPr>
                </pic:pic>
              </a:graphicData>
            </a:graphic>
          </wp:anchor>
        </w:drawing>
      </w:r>
      <w:r w:rsidR="00193DC0">
        <w:rPr>
          <w:shd w:val="clear" w:color="auto" w:fill="FFFFFF"/>
        </w:rPr>
        <w:t xml:space="preserve">After stopping </w:t>
      </w:r>
      <w:r w:rsidR="00F35B38">
        <w:rPr>
          <w:shd w:val="clear" w:color="auto" w:fill="FFFFFF"/>
        </w:rPr>
        <w:t>it, I</w:t>
      </w:r>
      <w:r w:rsidR="00193DC0">
        <w:rPr>
          <w:shd w:val="clear" w:color="auto" w:fill="FFFFFF"/>
        </w:rPr>
        <w:t xml:space="preserve"> had to remove the Docker image first followed by docker con</w:t>
      </w:r>
      <w:r w:rsidR="00225F34">
        <w:rPr>
          <w:shd w:val="clear" w:color="auto" w:fill="FFFFFF"/>
        </w:rPr>
        <w:t>tainer.</w:t>
      </w:r>
    </w:p>
    <w:p w14:paraId="634F4500" w14:textId="15645891" w:rsidR="00F35B38" w:rsidRDefault="00F35B38" w:rsidP="002C7201">
      <w:pPr>
        <w:rPr>
          <w:shd w:val="clear" w:color="auto" w:fill="FFFFFF"/>
        </w:rPr>
      </w:pPr>
    </w:p>
    <w:p w14:paraId="45A68180" w14:textId="63FA7738" w:rsidR="005215C1" w:rsidRDefault="005215C1" w:rsidP="002C7201">
      <w:pPr>
        <w:rPr>
          <w:shd w:val="clear" w:color="auto" w:fill="FFFFFF"/>
        </w:rPr>
      </w:pPr>
    </w:p>
    <w:p w14:paraId="1ABC8FF7" w14:textId="1819D692" w:rsidR="005215C1" w:rsidRDefault="005215C1" w:rsidP="002C7201">
      <w:pPr>
        <w:rPr>
          <w:shd w:val="clear" w:color="auto" w:fill="FFFFFF"/>
        </w:rPr>
      </w:pPr>
      <w:r>
        <w:rPr>
          <w:shd w:val="clear" w:color="auto" w:fill="FFFFFF"/>
        </w:rPr>
        <w:t xml:space="preserve">Resolution: Running Docker in the </w:t>
      </w:r>
      <w:r w:rsidR="002A2084">
        <w:rPr>
          <w:shd w:val="clear" w:color="auto" w:fill="FFFFFF"/>
        </w:rPr>
        <w:t>Interactive mode</w:t>
      </w:r>
      <w:r>
        <w:rPr>
          <w:shd w:val="clear" w:color="auto" w:fill="FFFFFF"/>
        </w:rPr>
        <w:t xml:space="preserve"> (-it -d) Helped me.</w:t>
      </w:r>
      <w:r w:rsidR="002A2084">
        <w:rPr>
          <w:shd w:val="clear" w:color="auto" w:fill="FFFFFF"/>
        </w:rPr>
        <w:t xml:space="preserve"> Finally, I could see the output as “Up”</w:t>
      </w:r>
      <w:r w:rsidR="00DB59DE">
        <w:rPr>
          <w:shd w:val="clear" w:color="auto" w:fill="FFFFFF"/>
        </w:rPr>
        <w:t>.</w:t>
      </w:r>
    </w:p>
    <w:p w14:paraId="5695133B" w14:textId="27259185" w:rsidR="00FE1AA9" w:rsidRDefault="00FE1AA9" w:rsidP="002C7201">
      <w:pPr>
        <w:rPr>
          <w:shd w:val="clear" w:color="auto" w:fill="FFFFFF"/>
        </w:rPr>
      </w:pPr>
      <w:r>
        <w:rPr>
          <w:shd w:val="clear" w:color="auto" w:fill="FFFFFF"/>
        </w:rPr>
        <w:t>3)</w:t>
      </w:r>
      <w:r w:rsidR="005129D2">
        <w:rPr>
          <w:shd w:val="clear" w:color="auto" w:fill="FFFFFF"/>
        </w:rPr>
        <w:t xml:space="preserve"> While Working with Ubuntu inside the Virtual Machine the Storage must be well allocated to the machine.</w:t>
      </w:r>
    </w:p>
    <w:p w14:paraId="674C645F" w14:textId="6544B0E2" w:rsidR="007F784E" w:rsidRDefault="007F784E" w:rsidP="002C7201">
      <w:pPr>
        <w:rPr>
          <w:b/>
          <w:bCs/>
          <w:shd w:val="clear" w:color="auto" w:fill="FFFFFF"/>
        </w:rPr>
      </w:pPr>
      <w:r w:rsidRPr="0010549D">
        <w:rPr>
          <w:b/>
          <w:bCs/>
          <w:shd w:val="clear" w:color="auto" w:fill="FFFFFF"/>
        </w:rPr>
        <w:t>TAKE AWAY</w:t>
      </w:r>
    </w:p>
    <w:p w14:paraId="1742AC10" w14:textId="1169CE60" w:rsidR="0010549D" w:rsidRDefault="00D05921" w:rsidP="00976925">
      <w:pPr>
        <w:rPr>
          <w:shd w:val="clear" w:color="auto" w:fill="FFFFFF"/>
        </w:rPr>
      </w:pPr>
      <w:r>
        <w:rPr>
          <w:shd w:val="clear" w:color="auto" w:fill="FFFFFF"/>
        </w:rPr>
        <w:lastRenderedPageBreak/>
        <w:t>1)</w:t>
      </w:r>
      <w:r w:rsidR="0022439B">
        <w:rPr>
          <w:shd w:val="clear" w:color="auto" w:fill="FFFFFF"/>
        </w:rPr>
        <w:t>While Working with the Given Assignment, I gained insights into Docker so Deeply and get intrigued by the advance feature of “Docker”.</w:t>
      </w:r>
    </w:p>
    <w:p w14:paraId="6D522F91" w14:textId="7B62B426" w:rsidR="000B2B37" w:rsidRDefault="000B2B37" w:rsidP="00976925">
      <w:pPr>
        <w:rPr>
          <w:shd w:val="clear" w:color="auto" w:fill="FFFFFF"/>
        </w:rPr>
      </w:pPr>
      <w:r>
        <w:rPr>
          <w:shd w:val="clear" w:color="auto" w:fill="FFFFFF"/>
        </w:rPr>
        <w:t>Important Commands:</w:t>
      </w:r>
    </w:p>
    <w:p w14:paraId="14A602C1" w14:textId="14E26EF3" w:rsidR="000B2B37" w:rsidRDefault="00556315" w:rsidP="00556315">
      <w:pPr>
        <w:pStyle w:val="ListParagraph"/>
        <w:numPr>
          <w:ilvl w:val="0"/>
          <w:numId w:val="8"/>
        </w:numPr>
        <w:rPr>
          <w:shd w:val="clear" w:color="auto" w:fill="FFFFFF"/>
        </w:rPr>
      </w:pPr>
      <w:r>
        <w:rPr>
          <w:shd w:val="clear" w:color="auto" w:fill="FFFFFF"/>
        </w:rPr>
        <w:t xml:space="preserve">Check the Container Status </w:t>
      </w:r>
    </w:p>
    <w:p w14:paraId="4BD896B3" w14:textId="35309921" w:rsidR="007F784E" w:rsidRDefault="00556315" w:rsidP="004214C3">
      <w:pPr>
        <w:pStyle w:val="ListParagraph"/>
        <w:ind w:left="1440"/>
        <w:rPr>
          <w:shd w:val="clear" w:color="auto" w:fill="FFFFFF"/>
        </w:rPr>
      </w:pPr>
      <w:r>
        <w:rPr>
          <w:shd w:val="clear" w:color="auto" w:fill="FFFFFF"/>
        </w:rPr>
        <w:t>docker ps -a</w:t>
      </w:r>
    </w:p>
    <w:p w14:paraId="246F5BCF" w14:textId="26A33837" w:rsidR="004214C3" w:rsidRDefault="004214C3" w:rsidP="004214C3">
      <w:pPr>
        <w:rPr>
          <w:shd w:val="clear" w:color="auto" w:fill="FFFFFF"/>
        </w:rPr>
      </w:pPr>
      <w:r>
        <w:rPr>
          <w:shd w:val="clear" w:color="auto" w:fill="FFFFFF"/>
        </w:rPr>
        <w:t xml:space="preserve">       2)</w:t>
      </w:r>
      <w:r w:rsidR="00A940A8">
        <w:rPr>
          <w:shd w:val="clear" w:color="auto" w:fill="FFFFFF"/>
        </w:rPr>
        <w:t>Get the console output of Docker</w:t>
      </w:r>
    </w:p>
    <w:p w14:paraId="7D205579" w14:textId="4BF382BB" w:rsidR="0031039B" w:rsidRDefault="00A940A8" w:rsidP="004214C3">
      <w:pPr>
        <w:rPr>
          <w:shd w:val="clear" w:color="auto" w:fill="FFFFFF"/>
        </w:rPr>
      </w:pPr>
      <w:r>
        <w:rPr>
          <w:shd w:val="clear" w:color="auto" w:fill="FFFFFF"/>
        </w:rPr>
        <w:tab/>
        <w:t>Docker logs $container i</w:t>
      </w:r>
      <w:r w:rsidR="0031039B">
        <w:rPr>
          <w:shd w:val="clear" w:color="auto" w:fill="FFFFFF"/>
        </w:rPr>
        <w:t>d</w:t>
      </w:r>
    </w:p>
    <w:p w14:paraId="57EB1C65" w14:textId="7445AD0F" w:rsidR="0031039B" w:rsidRDefault="0031039B" w:rsidP="004214C3">
      <w:pPr>
        <w:rPr>
          <w:shd w:val="clear" w:color="auto" w:fill="FFFFFF"/>
        </w:rPr>
      </w:pPr>
      <w:r>
        <w:rPr>
          <w:shd w:val="clear" w:color="auto" w:fill="FFFFFF"/>
        </w:rPr>
        <w:t xml:space="preserve">        3)docker image ls</w:t>
      </w:r>
    </w:p>
    <w:p w14:paraId="300D120F" w14:textId="201D4DB0" w:rsidR="0031039B" w:rsidRDefault="0031039B" w:rsidP="004214C3">
      <w:pPr>
        <w:rPr>
          <w:shd w:val="clear" w:color="auto" w:fill="FFFFFF"/>
        </w:rPr>
      </w:pPr>
      <w:r>
        <w:rPr>
          <w:shd w:val="clear" w:color="auto" w:fill="FFFFFF"/>
        </w:rPr>
        <w:tab/>
        <w:t>Display the list of images available</w:t>
      </w:r>
    </w:p>
    <w:p w14:paraId="1F3A0C44" w14:textId="3076C567" w:rsidR="00A7181F" w:rsidRDefault="00A7181F" w:rsidP="004214C3">
      <w:pPr>
        <w:rPr>
          <w:shd w:val="clear" w:color="auto" w:fill="FFFFFF"/>
        </w:rPr>
      </w:pPr>
    </w:p>
    <w:p w14:paraId="577FBE28" w14:textId="5AAEF825" w:rsidR="00C61EB5" w:rsidRDefault="00C61EB5" w:rsidP="004214C3">
      <w:pPr>
        <w:rPr>
          <w:shd w:val="clear" w:color="auto" w:fill="FFFFFF"/>
        </w:rPr>
      </w:pPr>
    </w:p>
    <w:p w14:paraId="057287B3" w14:textId="3F991EDE" w:rsidR="00C61EB5" w:rsidRPr="009C4014" w:rsidRDefault="00C61EB5" w:rsidP="004214C3">
      <w:pPr>
        <w:rPr>
          <w:b/>
          <w:bCs/>
          <w:shd w:val="clear" w:color="auto" w:fill="FFFFFF"/>
        </w:rPr>
      </w:pPr>
      <w:r w:rsidRPr="009C4014">
        <w:rPr>
          <w:b/>
          <w:bCs/>
          <w:shd w:val="clear" w:color="auto" w:fill="FFFFFF"/>
        </w:rPr>
        <w:t>REFERENCES</w:t>
      </w:r>
    </w:p>
    <w:p w14:paraId="03C55830" w14:textId="77777777" w:rsidR="00DC36F1" w:rsidRPr="00DC36F1" w:rsidRDefault="00DC36F1" w:rsidP="00DC36F1">
      <w:pPr>
        <w:pStyle w:val="Bibliography"/>
        <w:rPr>
          <w:rFonts w:ascii="Calibri" w:hAnsi="Calibri" w:cs="Calibri"/>
        </w:rPr>
      </w:pPr>
      <w:r>
        <w:rPr>
          <w:shd w:val="clear" w:color="auto" w:fill="FFFFFF"/>
        </w:rPr>
        <w:fldChar w:fldCharType="begin"/>
      </w:r>
      <w:r>
        <w:rPr>
          <w:shd w:val="clear" w:color="auto" w:fill="FFFFFF"/>
        </w:rPr>
        <w:instrText xml:space="preserve"> ADDIN ZOTERO_BIBL {"uncited":[],"omitted":[],"custom":[]} CSL_BIBLIOGRAPHY </w:instrText>
      </w:r>
      <w:r>
        <w:rPr>
          <w:shd w:val="clear" w:color="auto" w:fill="FFFFFF"/>
        </w:rPr>
        <w:fldChar w:fldCharType="separate"/>
      </w:r>
      <w:r w:rsidRPr="00DC36F1">
        <w:rPr>
          <w:rFonts w:ascii="Calibri" w:hAnsi="Calibri" w:cs="Calibri"/>
        </w:rPr>
        <w:t>[1]</w:t>
      </w:r>
      <w:r w:rsidRPr="00DC36F1">
        <w:rPr>
          <w:rFonts w:ascii="Calibri" w:hAnsi="Calibri" w:cs="Calibri"/>
        </w:rPr>
        <w:tab/>
        <w:t>“Oracle VM VirtualBox.” https://www.virtualbox.org/ (accessed Jul. 13, 2020).</w:t>
      </w:r>
    </w:p>
    <w:p w14:paraId="44D4DF03" w14:textId="77777777" w:rsidR="00DC36F1" w:rsidRPr="00DC36F1" w:rsidRDefault="00DC36F1" w:rsidP="00DC36F1">
      <w:pPr>
        <w:pStyle w:val="Bibliography"/>
        <w:rPr>
          <w:rFonts w:ascii="Calibri" w:hAnsi="Calibri" w:cs="Calibri"/>
        </w:rPr>
      </w:pPr>
      <w:r w:rsidRPr="00DC36F1">
        <w:rPr>
          <w:rFonts w:ascii="Calibri" w:hAnsi="Calibri" w:cs="Calibri"/>
        </w:rPr>
        <w:t>[2]</w:t>
      </w:r>
      <w:r w:rsidRPr="00DC36F1">
        <w:rPr>
          <w:rFonts w:ascii="Calibri" w:hAnsi="Calibri" w:cs="Calibri"/>
        </w:rPr>
        <w:tab/>
        <w:t xml:space="preserve">“The leading operating system for PCs, IoT devices, servers and the cloud,” </w:t>
      </w:r>
      <w:r w:rsidRPr="00DC36F1">
        <w:rPr>
          <w:rFonts w:ascii="Calibri" w:hAnsi="Calibri" w:cs="Calibri"/>
          <w:i/>
          <w:iCs/>
        </w:rPr>
        <w:t>Ubuntu</w:t>
      </w:r>
      <w:r w:rsidRPr="00DC36F1">
        <w:rPr>
          <w:rFonts w:ascii="Calibri" w:hAnsi="Calibri" w:cs="Calibri"/>
        </w:rPr>
        <w:t>. https://ubuntu.com/ (accessed Jul. 13, 2020).</w:t>
      </w:r>
    </w:p>
    <w:p w14:paraId="357C4B0F" w14:textId="77777777" w:rsidR="00DC36F1" w:rsidRPr="00DC36F1" w:rsidRDefault="00DC36F1" w:rsidP="00DC36F1">
      <w:pPr>
        <w:pStyle w:val="Bibliography"/>
        <w:rPr>
          <w:rFonts w:ascii="Calibri" w:hAnsi="Calibri" w:cs="Calibri"/>
        </w:rPr>
      </w:pPr>
      <w:r w:rsidRPr="00DC36F1">
        <w:rPr>
          <w:rFonts w:ascii="Calibri" w:hAnsi="Calibri" w:cs="Calibri"/>
        </w:rPr>
        <w:t>[3]</w:t>
      </w:r>
      <w:r w:rsidRPr="00DC36F1">
        <w:rPr>
          <w:rFonts w:ascii="Calibri" w:hAnsi="Calibri" w:cs="Calibri"/>
        </w:rPr>
        <w:tab/>
        <w:t xml:space="preserve">“How to Install Docker On Ubuntu 18.04 {2020 Tutorial},” </w:t>
      </w:r>
      <w:r w:rsidRPr="00DC36F1">
        <w:rPr>
          <w:rFonts w:ascii="Calibri" w:hAnsi="Calibri" w:cs="Calibri"/>
          <w:i/>
          <w:iCs/>
        </w:rPr>
        <w:t>Knowledge Base by phoenixNAP</w:t>
      </w:r>
      <w:r w:rsidRPr="00DC36F1">
        <w:rPr>
          <w:rFonts w:ascii="Calibri" w:hAnsi="Calibri" w:cs="Calibri"/>
        </w:rPr>
        <w:t>, Oct. 22, 2018. https://phoenixnap.com/kb/how-to-install-docker-on-ubuntu-18-04 (accessed Jul. 13, 2020).</w:t>
      </w:r>
    </w:p>
    <w:p w14:paraId="7C585789" w14:textId="77777777" w:rsidR="00DC36F1" w:rsidRPr="00DC36F1" w:rsidRDefault="00DC36F1" w:rsidP="00DC36F1">
      <w:pPr>
        <w:pStyle w:val="Bibliography"/>
        <w:rPr>
          <w:rFonts w:ascii="Calibri" w:hAnsi="Calibri" w:cs="Calibri"/>
        </w:rPr>
      </w:pPr>
      <w:r w:rsidRPr="00DC36F1">
        <w:rPr>
          <w:rFonts w:ascii="Calibri" w:hAnsi="Calibri" w:cs="Calibri"/>
        </w:rPr>
        <w:t>[4]</w:t>
      </w:r>
      <w:r w:rsidRPr="00DC36F1">
        <w:rPr>
          <w:rFonts w:ascii="Calibri" w:hAnsi="Calibri" w:cs="Calibri"/>
        </w:rPr>
        <w:tab/>
        <w:t xml:space="preserve">“How to fix docker: Got permission denied while trying to connect to the Docker daemon socket,” </w:t>
      </w:r>
      <w:r w:rsidRPr="00DC36F1">
        <w:rPr>
          <w:rFonts w:ascii="Calibri" w:hAnsi="Calibri" w:cs="Calibri"/>
          <w:i/>
          <w:iCs/>
        </w:rPr>
        <w:t>DigitalOcean</w:t>
      </w:r>
      <w:r w:rsidRPr="00DC36F1">
        <w:rPr>
          <w:rFonts w:ascii="Calibri" w:hAnsi="Calibri" w:cs="Calibri"/>
        </w:rPr>
        <w:t>. https://www.digitalocean.com/community/questions/how-to-fix-docker-got-permission-denied-while-trying-to-connect-to-the-docker-daemon-socket (accessed Jul. 13, 2020).</w:t>
      </w:r>
    </w:p>
    <w:p w14:paraId="7041F31A" w14:textId="64E3A304" w:rsidR="00C61EB5" w:rsidRPr="004214C3" w:rsidRDefault="00DC36F1" w:rsidP="004214C3">
      <w:pPr>
        <w:rPr>
          <w:shd w:val="clear" w:color="auto" w:fill="FFFFFF"/>
        </w:rPr>
      </w:pPr>
      <w:r>
        <w:rPr>
          <w:shd w:val="clear" w:color="auto" w:fill="FFFFFF"/>
        </w:rPr>
        <w:fldChar w:fldCharType="end"/>
      </w:r>
    </w:p>
    <w:p w14:paraId="27F9968F" w14:textId="77777777" w:rsidR="00AF256E" w:rsidRDefault="00AF256E" w:rsidP="002C7201">
      <w:pPr>
        <w:rPr>
          <w:shd w:val="clear" w:color="auto" w:fill="FFFFFF"/>
        </w:rPr>
      </w:pPr>
    </w:p>
    <w:p w14:paraId="31C68DA9" w14:textId="3C6D961C" w:rsidR="00F35B38" w:rsidRDefault="00F35B38" w:rsidP="002C7201">
      <w:pPr>
        <w:rPr>
          <w:shd w:val="clear" w:color="auto" w:fill="FFFFFF"/>
        </w:rPr>
      </w:pPr>
    </w:p>
    <w:p w14:paraId="53248C2F" w14:textId="77777777" w:rsidR="00F35B38" w:rsidRPr="006604BD" w:rsidRDefault="00F35B38" w:rsidP="002C7201">
      <w:pPr>
        <w:rPr>
          <w:shd w:val="clear" w:color="auto" w:fill="FFFFFF"/>
        </w:rPr>
      </w:pPr>
    </w:p>
    <w:p w14:paraId="4C0E86C9" w14:textId="77777777" w:rsidR="00C15C00" w:rsidRDefault="00C15C00" w:rsidP="002C7201">
      <w:pPr>
        <w:rPr>
          <w:shd w:val="clear" w:color="auto" w:fill="FFFFFF"/>
        </w:rPr>
      </w:pPr>
    </w:p>
    <w:p w14:paraId="78179192" w14:textId="77777777" w:rsidR="00C15792" w:rsidRDefault="00C15792" w:rsidP="002C7201">
      <w:pPr>
        <w:rPr>
          <w:shd w:val="clear" w:color="auto" w:fill="FFFFFF"/>
        </w:rPr>
      </w:pPr>
    </w:p>
    <w:p w14:paraId="21699259" w14:textId="77777777" w:rsidR="00957366" w:rsidRDefault="00957366" w:rsidP="002C7201">
      <w:pPr>
        <w:rPr>
          <w:shd w:val="clear" w:color="auto" w:fill="FFFFFF"/>
        </w:rPr>
      </w:pPr>
    </w:p>
    <w:p w14:paraId="53509AA7" w14:textId="77777777" w:rsidR="00630199" w:rsidRDefault="00630199" w:rsidP="002C7201">
      <w:pPr>
        <w:rPr>
          <w:shd w:val="clear" w:color="auto" w:fill="FFFFFF"/>
        </w:rPr>
      </w:pPr>
    </w:p>
    <w:p w14:paraId="107FB20F" w14:textId="77777777" w:rsidR="00473D47" w:rsidRDefault="00473D47" w:rsidP="00F80D43">
      <w:pPr>
        <w:ind w:left="720"/>
        <w:rPr>
          <w:shd w:val="clear" w:color="auto" w:fill="FFFFFF"/>
        </w:rPr>
      </w:pPr>
    </w:p>
    <w:p w14:paraId="5AA6ABA3" w14:textId="60E802E0" w:rsidR="006D388D" w:rsidRDefault="006D388D" w:rsidP="00F80D43">
      <w:pPr>
        <w:ind w:left="720"/>
        <w:rPr>
          <w:shd w:val="clear" w:color="auto" w:fill="FFFFFF"/>
        </w:rPr>
      </w:pPr>
    </w:p>
    <w:p w14:paraId="3FC34090" w14:textId="6674E12B" w:rsidR="00017279" w:rsidRDefault="00017279" w:rsidP="00F80D43">
      <w:pPr>
        <w:ind w:left="720"/>
        <w:rPr>
          <w:shd w:val="clear" w:color="auto" w:fill="FFFFFF"/>
        </w:rPr>
      </w:pPr>
    </w:p>
    <w:p w14:paraId="4539DEB9" w14:textId="7669CA68" w:rsidR="0084591B" w:rsidRDefault="0084591B" w:rsidP="00F80D43">
      <w:pPr>
        <w:ind w:left="720"/>
        <w:rPr>
          <w:shd w:val="clear" w:color="auto" w:fill="FFFFFF"/>
        </w:rPr>
      </w:pPr>
    </w:p>
    <w:p w14:paraId="18F830ED" w14:textId="03710AAF" w:rsidR="00735A90" w:rsidRPr="00633D1F" w:rsidRDefault="00735A90" w:rsidP="00F80D43">
      <w:pPr>
        <w:ind w:left="720"/>
        <w:rPr>
          <w:shd w:val="clear" w:color="auto" w:fill="FFFFFF"/>
        </w:rPr>
      </w:pPr>
    </w:p>
    <w:p w14:paraId="1DFACEFB" w14:textId="1DCFA62B" w:rsidR="00800D0B" w:rsidRPr="009642BE" w:rsidRDefault="00800D0B" w:rsidP="00590CBC">
      <w:pPr>
        <w:ind w:left="720"/>
        <w:rPr>
          <w:shd w:val="clear" w:color="auto" w:fill="FFFFFF"/>
        </w:rPr>
      </w:pPr>
    </w:p>
    <w:sectPr w:rsidR="00800D0B" w:rsidRPr="009642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F26AEA"/>
    <w:multiLevelType w:val="hybridMultilevel"/>
    <w:tmpl w:val="8FA6515E"/>
    <w:lvl w:ilvl="0" w:tplc="394ED890">
      <w:start w:val="1"/>
      <w:numFmt w:val="lowerLetter"/>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130306CB"/>
    <w:multiLevelType w:val="hybridMultilevel"/>
    <w:tmpl w:val="FC9CB4E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86E6C21"/>
    <w:multiLevelType w:val="multilevel"/>
    <w:tmpl w:val="F022E266"/>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 w15:restartNumberingAfterBreak="0">
    <w:nsid w:val="1FFB1B13"/>
    <w:multiLevelType w:val="hybridMultilevel"/>
    <w:tmpl w:val="05ACED40"/>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1393374"/>
    <w:multiLevelType w:val="hybridMultilevel"/>
    <w:tmpl w:val="5D48068E"/>
    <w:lvl w:ilvl="0" w:tplc="40090001">
      <w:start w:val="1"/>
      <w:numFmt w:val="bullet"/>
      <w:lvlText w:val=""/>
      <w:lvlJc w:val="left"/>
      <w:pPr>
        <w:ind w:left="2880" w:hanging="360"/>
      </w:pPr>
      <w:rPr>
        <w:rFonts w:ascii="Symbol" w:hAnsi="Symbol" w:hint="default"/>
      </w:rPr>
    </w:lvl>
    <w:lvl w:ilvl="1" w:tplc="40090003" w:tentative="1">
      <w:start w:val="1"/>
      <w:numFmt w:val="bullet"/>
      <w:lvlText w:val="o"/>
      <w:lvlJc w:val="left"/>
      <w:pPr>
        <w:ind w:left="3600" w:hanging="360"/>
      </w:pPr>
      <w:rPr>
        <w:rFonts w:ascii="Courier New" w:hAnsi="Courier New" w:cs="Courier New" w:hint="default"/>
      </w:rPr>
    </w:lvl>
    <w:lvl w:ilvl="2" w:tplc="40090005" w:tentative="1">
      <w:start w:val="1"/>
      <w:numFmt w:val="bullet"/>
      <w:lvlText w:val=""/>
      <w:lvlJc w:val="left"/>
      <w:pPr>
        <w:ind w:left="4320" w:hanging="360"/>
      </w:pPr>
      <w:rPr>
        <w:rFonts w:ascii="Wingdings" w:hAnsi="Wingdings" w:hint="default"/>
      </w:rPr>
    </w:lvl>
    <w:lvl w:ilvl="3" w:tplc="40090001" w:tentative="1">
      <w:start w:val="1"/>
      <w:numFmt w:val="bullet"/>
      <w:lvlText w:val=""/>
      <w:lvlJc w:val="left"/>
      <w:pPr>
        <w:ind w:left="5040" w:hanging="360"/>
      </w:pPr>
      <w:rPr>
        <w:rFonts w:ascii="Symbol" w:hAnsi="Symbol" w:hint="default"/>
      </w:rPr>
    </w:lvl>
    <w:lvl w:ilvl="4" w:tplc="40090003" w:tentative="1">
      <w:start w:val="1"/>
      <w:numFmt w:val="bullet"/>
      <w:lvlText w:val="o"/>
      <w:lvlJc w:val="left"/>
      <w:pPr>
        <w:ind w:left="5760" w:hanging="360"/>
      </w:pPr>
      <w:rPr>
        <w:rFonts w:ascii="Courier New" w:hAnsi="Courier New" w:cs="Courier New" w:hint="default"/>
      </w:rPr>
    </w:lvl>
    <w:lvl w:ilvl="5" w:tplc="40090005" w:tentative="1">
      <w:start w:val="1"/>
      <w:numFmt w:val="bullet"/>
      <w:lvlText w:val=""/>
      <w:lvlJc w:val="left"/>
      <w:pPr>
        <w:ind w:left="6480" w:hanging="360"/>
      </w:pPr>
      <w:rPr>
        <w:rFonts w:ascii="Wingdings" w:hAnsi="Wingdings" w:hint="default"/>
      </w:rPr>
    </w:lvl>
    <w:lvl w:ilvl="6" w:tplc="40090001" w:tentative="1">
      <w:start w:val="1"/>
      <w:numFmt w:val="bullet"/>
      <w:lvlText w:val=""/>
      <w:lvlJc w:val="left"/>
      <w:pPr>
        <w:ind w:left="7200" w:hanging="360"/>
      </w:pPr>
      <w:rPr>
        <w:rFonts w:ascii="Symbol" w:hAnsi="Symbol" w:hint="default"/>
      </w:rPr>
    </w:lvl>
    <w:lvl w:ilvl="7" w:tplc="40090003" w:tentative="1">
      <w:start w:val="1"/>
      <w:numFmt w:val="bullet"/>
      <w:lvlText w:val="o"/>
      <w:lvlJc w:val="left"/>
      <w:pPr>
        <w:ind w:left="7920" w:hanging="360"/>
      </w:pPr>
      <w:rPr>
        <w:rFonts w:ascii="Courier New" w:hAnsi="Courier New" w:cs="Courier New" w:hint="default"/>
      </w:rPr>
    </w:lvl>
    <w:lvl w:ilvl="8" w:tplc="40090005" w:tentative="1">
      <w:start w:val="1"/>
      <w:numFmt w:val="bullet"/>
      <w:lvlText w:val=""/>
      <w:lvlJc w:val="left"/>
      <w:pPr>
        <w:ind w:left="8640" w:hanging="360"/>
      </w:pPr>
      <w:rPr>
        <w:rFonts w:ascii="Wingdings" w:hAnsi="Wingdings" w:hint="default"/>
      </w:rPr>
    </w:lvl>
  </w:abstractNum>
  <w:abstractNum w:abstractNumId="5" w15:restartNumberingAfterBreak="0">
    <w:nsid w:val="2CB2551E"/>
    <w:multiLevelType w:val="hybridMultilevel"/>
    <w:tmpl w:val="6C02F082"/>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4025B38"/>
    <w:multiLevelType w:val="hybridMultilevel"/>
    <w:tmpl w:val="2EBA1766"/>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661B7838"/>
    <w:multiLevelType w:val="hybridMultilevel"/>
    <w:tmpl w:val="727C855A"/>
    <w:lvl w:ilvl="0" w:tplc="7A9AD26E">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15:restartNumberingAfterBreak="0">
    <w:nsid w:val="66C85399"/>
    <w:multiLevelType w:val="hybridMultilevel"/>
    <w:tmpl w:val="2410BF50"/>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74430E85"/>
    <w:multiLevelType w:val="hybridMultilevel"/>
    <w:tmpl w:val="267819DA"/>
    <w:lvl w:ilvl="0" w:tplc="40090001">
      <w:start w:val="1"/>
      <w:numFmt w:val="bullet"/>
      <w:lvlText w:val=""/>
      <w:lvlJc w:val="left"/>
      <w:pPr>
        <w:ind w:left="2880" w:hanging="360"/>
      </w:pPr>
      <w:rPr>
        <w:rFonts w:ascii="Symbol" w:hAnsi="Symbol" w:hint="default"/>
      </w:rPr>
    </w:lvl>
    <w:lvl w:ilvl="1" w:tplc="40090003" w:tentative="1">
      <w:start w:val="1"/>
      <w:numFmt w:val="bullet"/>
      <w:lvlText w:val="o"/>
      <w:lvlJc w:val="left"/>
      <w:pPr>
        <w:ind w:left="3600" w:hanging="360"/>
      </w:pPr>
      <w:rPr>
        <w:rFonts w:ascii="Courier New" w:hAnsi="Courier New" w:cs="Courier New" w:hint="default"/>
      </w:rPr>
    </w:lvl>
    <w:lvl w:ilvl="2" w:tplc="40090005" w:tentative="1">
      <w:start w:val="1"/>
      <w:numFmt w:val="bullet"/>
      <w:lvlText w:val=""/>
      <w:lvlJc w:val="left"/>
      <w:pPr>
        <w:ind w:left="4320" w:hanging="360"/>
      </w:pPr>
      <w:rPr>
        <w:rFonts w:ascii="Wingdings" w:hAnsi="Wingdings" w:hint="default"/>
      </w:rPr>
    </w:lvl>
    <w:lvl w:ilvl="3" w:tplc="40090001" w:tentative="1">
      <w:start w:val="1"/>
      <w:numFmt w:val="bullet"/>
      <w:lvlText w:val=""/>
      <w:lvlJc w:val="left"/>
      <w:pPr>
        <w:ind w:left="5040" w:hanging="360"/>
      </w:pPr>
      <w:rPr>
        <w:rFonts w:ascii="Symbol" w:hAnsi="Symbol" w:hint="default"/>
      </w:rPr>
    </w:lvl>
    <w:lvl w:ilvl="4" w:tplc="40090003" w:tentative="1">
      <w:start w:val="1"/>
      <w:numFmt w:val="bullet"/>
      <w:lvlText w:val="o"/>
      <w:lvlJc w:val="left"/>
      <w:pPr>
        <w:ind w:left="5760" w:hanging="360"/>
      </w:pPr>
      <w:rPr>
        <w:rFonts w:ascii="Courier New" w:hAnsi="Courier New" w:cs="Courier New" w:hint="default"/>
      </w:rPr>
    </w:lvl>
    <w:lvl w:ilvl="5" w:tplc="40090005" w:tentative="1">
      <w:start w:val="1"/>
      <w:numFmt w:val="bullet"/>
      <w:lvlText w:val=""/>
      <w:lvlJc w:val="left"/>
      <w:pPr>
        <w:ind w:left="6480" w:hanging="360"/>
      </w:pPr>
      <w:rPr>
        <w:rFonts w:ascii="Wingdings" w:hAnsi="Wingdings" w:hint="default"/>
      </w:rPr>
    </w:lvl>
    <w:lvl w:ilvl="6" w:tplc="40090001" w:tentative="1">
      <w:start w:val="1"/>
      <w:numFmt w:val="bullet"/>
      <w:lvlText w:val=""/>
      <w:lvlJc w:val="left"/>
      <w:pPr>
        <w:ind w:left="7200" w:hanging="360"/>
      </w:pPr>
      <w:rPr>
        <w:rFonts w:ascii="Symbol" w:hAnsi="Symbol" w:hint="default"/>
      </w:rPr>
    </w:lvl>
    <w:lvl w:ilvl="7" w:tplc="40090003" w:tentative="1">
      <w:start w:val="1"/>
      <w:numFmt w:val="bullet"/>
      <w:lvlText w:val="o"/>
      <w:lvlJc w:val="left"/>
      <w:pPr>
        <w:ind w:left="7920" w:hanging="360"/>
      </w:pPr>
      <w:rPr>
        <w:rFonts w:ascii="Courier New" w:hAnsi="Courier New" w:cs="Courier New" w:hint="default"/>
      </w:rPr>
    </w:lvl>
    <w:lvl w:ilvl="8" w:tplc="40090005" w:tentative="1">
      <w:start w:val="1"/>
      <w:numFmt w:val="bullet"/>
      <w:lvlText w:val=""/>
      <w:lvlJc w:val="left"/>
      <w:pPr>
        <w:ind w:left="8640" w:hanging="360"/>
      </w:pPr>
      <w:rPr>
        <w:rFonts w:ascii="Wingdings" w:hAnsi="Wingdings" w:hint="default"/>
      </w:rPr>
    </w:lvl>
  </w:abstractNum>
  <w:num w:numId="1">
    <w:abstractNumId w:val="3"/>
  </w:num>
  <w:num w:numId="2">
    <w:abstractNumId w:val="7"/>
  </w:num>
  <w:num w:numId="3">
    <w:abstractNumId w:val="0"/>
  </w:num>
  <w:num w:numId="4">
    <w:abstractNumId w:val="4"/>
  </w:num>
  <w:num w:numId="5">
    <w:abstractNumId w:val="9"/>
  </w:num>
  <w:num w:numId="6">
    <w:abstractNumId w:val="6"/>
  </w:num>
  <w:num w:numId="7">
    <w:abstractNumId w:val="1"/>
  </w:num>
  <w:num w:numId="8">
    <w:abstractNumId w:val="8"/>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7B27"/>
    <w:rsid w:val="00000A7C"/>
    <w:rsid w:val="00000C11"/>
    <w:rsid w:val="00011C16"/>
    <w:rsid w:val="00017279"/>
    <w:rsid w:val="00017F17"/>
    <w:rsid w:val="00027ACE"/>
    <w:rsid w:val="00035422"/>
    <w:rsid w:val="00040442"/>
    <w:rsid w:val="00044765"/>
    <w:rsid w:val="000458E3"/>
    <w:rsid w:val="00081EFC"/>
    <w:rsid w:val="00082305"/>
    <w:rsid w:val="00091C3D"/>
    <w:rsid w:val="0009510F"/>
    <w:rsid w:val="00095440"/>
    <w:rsid w:val="000A0548"/>
    <w:rsid w:val="000B2B37"/>
    <w:rsid w:val="000C36A3"/>
    <w:rsid w:val="000C7828"/>
    <w:rsid w:val="000D1AD5"/>
    <w:rsid w:val="000D389C"/>
    <w:rsid w:val="000D38BF"/>
    <w:rsid w:val="0010549D"/>
    <w:rsid w:val="00105CAC"/>
    <w:rsid w:val="0011383C"/>
    <w:rsid w:val="001162A5"/>
    <w:rsid w:val="00121382"/>
    <w:rsid w:val="001422A4"/>
    <w:rsid w:val="001471EE"/>
    <w:rsid w:val="00151773"/>
    <w:rsid w:val="001607BC"/>
    <w:rsid w:val="00160C07"/>
    <w:rsid w:val="001633A7"/>
    <w:rsid w:val="00175543"/>
    <w:rsid w:val="00175B5C"/>
    <w:rsid w:val="00176456"/>
    <w:rsid w:val="0017668C"/>
    <w:rsid w:val="00180710"/>
    <w:rsid w:val="001861EA"/>
    <w:rsid w:val="00193DC0"/>
    <w:rsid w:val="00194CE7"/>
    <w:rsid w:val="001A345F"/>
    <w:rsid w:val="001A5ABA"/>
    <w:rsid w:val="001B068E"/>
    <w:rsid w:val="001B0AF0"/>
    <w:rsid w:val="001C1D65"/>
    <w:rsid w:val="00200A03"/>
    <w:rsid w:val="00200AF8"/>
    <w:rsid w:val="00201C7C"/>
    <w:rsid w:val="00214D5C"/>
    <w:rsid w:val="00216247"/>
    <w:rsid w:val="0022439B"/>
    <w:rsid w:val="00225E54"/>
    <w:rsid w:val="00225F34"/>
    <w:rsid w:val="0022652C"/>
    <w:rsid w:val="0023412D"/>
    <w:rsid w:val="00234E51"/>
    <w:rsid w:val="00235A95"/>
    <w:rsid w:val="00243559"/>
    <w:rsid w:val="00243D6E"/>
    <w:rsid w:val="002467A0"/>
    <w:rsid w:val="00254757"/>
    <w:rsid w:val="00256D5F"/>
    <w:rsid w:val="00270DCF"/>
    <w:rsid w:val="002721E0"/>
    <w:rsid w:val="00276666"/>
    <w:rsid w:val="002877CA"/>
    <w:rsid w:val="00291911"/>
    <w:rsid w:val="002A2084"/>
    <w:rsid w:val="002B5203"/>
    <w:rsid w:val="002B60C0"/>
    <w:rsid w:val="002C7201"/>
    <w:rsid w:val="002D52D5"/>
    <w:rsid w:val="002E0F6A"/>
    <w:rsid w:val="0031039B"/>
    <w:rsid w:val="003157FA"/>
    <w:rsid w:val="00321F27"/>
    <w:rsid w:val="0037606D"/>
    <w:rsid w:val="003856E7"/>
    <w:rsid w:val="00394137"/>
    <w:rsid w:val="003A1392"/>
    <w:rsid w:val="003A3C10"/>
    <w:rsid w:val="003B2D22"/>
    <w:rsid w:val="003B4338"/>
    <w:rsid w:val="003C301E"/>
    <w:rsid w:val="003D2B3C"/>
    <w:rsid w:val="003F6654"/>
    <w:rsid w:val="00401F69"/>
    <w:rsid w:val="004022AE"/>
    <w:rsid w:val="004038AC"/>
    <w:rsid w:val="00410D37"/>
    <w:rsid w:val="00414E36"/>
    <w:rsid w:val="00415A1C"/>
    <w:rsid w:val="004214C3"/>
    <w:rsid w:val="004256D9"/>
    <w:rsid w:val="00442DE4"/>
    <w:rsid w:val="00446023"/>
    <w:rsid w:val="0045198A"/>
    <w:rsid w:val="00452A42"/>
    <w:rsid w:val="00457526"/>
    <w:rsid w:val="00473D47"/>
    <w:rsid w:val="0047514A"/>
    <w:rsid w:val="004929FE"/>
    <w:rsid w:val="004933CD"/>
    <w:rsid w:val="004A017E"/>
    <w:rsid w:val="004A58CE"/>
    <w:rsid w:val="004A6799"/>
    <w:rsid w:val="004D19BE"/>
    <w:rsid w:val="004E617D"/>
    <w:rsid w:val="004E718A"/>
    <w:rsid w:val="004F5CB2"/>
    <w:rsid w:val="004F7ACF"/>
    <w:rsid w:val="00505575"/>
    <w:rsid w:val="00507C06"/>
    <w:rsid w:val="005129D2"/>
    <w:rsid w:val="00520479"/>
    <w:rsid w:val="005215C1"/>
    <w:rsid w:val="00526919"/>
    <w:rsid w:val="005319F5"/>
    <w:rsid w:val="00536FEA"/>
    <w:rsid w:val="00540C6F"/>
    <w:rsid w:val="00553CD6"/>
    <w:rsid w:val="00555523"/>
    <w:rsid w:val="00556315"/>
    <w:rsid w:val="00561838"/>
    <w:rsid w:val="00581517"/>
    <w:rsid w:val="00590CBC"/>
    <w:rsid w:val="00593D1F"/>
    <w:rsid w:val="005943A6"/>
    <w:rsid w:val="0059559F"/>
    <w:rsid w:val="005A409F"/>
    <w:rsid w:val="005B3EA3"/>
    <w:rsid w:val="005D0146"/>
    <w:rsid w:val="005D02F8"/>
    <w:rsid w:val="005D06A0"/>
    <w:rsid w:val="005D13DF"/>
    <w:rsid w:val="005D5B9F"/>
    <w:rsid w:val="005D7BD4"/>
    <w:rsid w:val="005E6843"/>
    <w:rsid w:val="005F55E4"/>
    <w:rsid w:val="00613DF4"/>
    <w:rsid w:val="00615E16"/>
    <w:rsid w:val="006179D3"/>
    <w:rsid w:val="00626D2D"/>
    <w:rsid w:val="00630199"/>
    <w:rsid w:val="006329EF"/>
    <w:rsid w:val="00633D1F"/>
    <w:rsid w:val="0064004E"/>
    <w:rsid w:val="0064594C"/>
    <w:rsid w:val="00654E9D"/>
    <w:rsid w:val="00657B27"/>
    <w:rsid w:val="006604BD"/>
    <w:rsid w:val="0066542C"/>
    <w:rsid w:val="0067754E"/>
    <w:rsid w:val="00692BC3"/>
    <w:rsid w:val="00696560"/>
    <w:rsid w:val="006A2BA8"/>
    <w:rsid w:val="006A6004"/>
    <w:rsid w:val="006C0539"/>
    <w:rsid w:val="006D0752"/>
    <w:rsid w:val="006D1EB1"/>
    <w:rsid w:val="006D388D"/>
    <w:rsid w:val="006E277A"/>
    <w:rsid w:val="006E331C"/>
    <w:rsid w:val="006F1CA5"/>
    <w:rsid w:val="00703418"/>
    <w:rsid w:val="00706EFF"/>
    <w:rsid w:val="00713231"/>
    <w:rsid w:val="0071433F"/>
    <w:rsid w:val="007151C0"/>
    <w:rsid w:val="0071530B"/>
    <w:rsid w:val="00717CA5"/>
    <w:rsid w:val="00731ADB"/>
    <w:rsid w:val="00733101"/>
    <w:rsid w:val="00735A90"/>
    <w:rsid w:val="00741811"/>
    <w:rsid w:val="007524B9"/>
    <w:rsid w:val="00755B6C"/>
    <w:rsid w:val="00760887"/>
    <w:rsid w:val="00765C71"/>
    <w:rsid w:val="007A48C0"/>
    <w:rsid w:val="007A4DAD"/>
    <w:rsid w:val="007B16FE"/>
    <w:rsid w:val="007F1FAA"/>
    <w:rsid w:val="007F53AA"/>
    <w:rsid w:val="007F784E"/>
    <w:rsid w:val="00800D0B"/>
    <w:rsid w:val="00804D6B"/>
    <w:rsid w:val="008353F7"/>
    <w:rsid w:val="00837BE4"/>
    <w:rsid w:val="0084591B"/>
    <w:rsid w:val="00846DFC"/>
    <w:rsid w:val="00846EAA"/>
    <w:rsid w:val="00850645"/>
    <w:rsid w:val="00850B42"/>
    <w:rsid w:val="0085778F"/>
    <w:rsid w:val="00861B40"/>
    <w:rsid w:val="00875A0E"/>
    <w:rsid w:val="00890E83"/>
    <w:rsid w:val="008915F6"/>
    <w:rsid w:val="008B0B8E"/>
    <w:rsid w:val="008B0BD8"/>
    <w:rsid w:val="008B570E"/>
    <w:rsid w:val="008C0F27"/>
    <w:rsid w:val="008D277C"/>
    <w:rsid w:val="008D5AEC"/>
    <w:rsid w:val="008D74D6"/>
    <w:rsid w:val="008E05C0"/>
    <w:rsid w:val="008E157B"/>
    <w:rsid w:val="008E29DA"/>
    <w:rsid w:val="008F07D3"/>
    <w:rsid w:val="008F1C01"/>
    <w:rsid w:val="00907482"/>
    <w:rsid w:val="00911E0B"/>
    <w:rsid w:val="00917300"/>
    <w:rsid w:val="00930828"/>
    <w:rsid w:val="00931F73"/>
    <w:rsid w:val="00937633"/>
    <w:rsid w:val="00952C14"/>
    <w:rsid w:val="00956E37"/>
    <w:rsid w:val="00957366"/>
    <w:rsid w:val="009642BE"/>
    <w:rsid w:val="00964AA9"/>
    <w:rsid w:val="00976925"/>
    <w:rsid w:val="00991A04"/>
    <w:rsid w:val="009959AE"/>
    <w:rsid w:val="009A7F20"/>
    <w:rsid w:val="009C4014"/>
    <w:rsid w:val="009C4158"/>
    <w:rsid w:val="009D5EB9"/>
    <w:rsid w:val="009F0724"/>
    <w:rsid w:val="00A04F9D"/>
    <w:rsid w:val="00A11708"/>
    <w:rsid w:val="00A128C1"/>
    <w:rsid w:val="00A25124"/>
    <w:rsid w:val="00A45EBD"/>
    <w:rsid w:val="00A577DE"/>
    <w:rsid w:val="00A70521"/>
    <w:rsid w:val="00A7181F"/>
    <w:rsid w:val="00A74AE3"/>
    <w:rsid w:val="00A873BF"/>
    <w:rsid w:val="00A940A8"/>
    <w:rsid w:val="00A942AE"/>
    <w:rsid w:val="00A9730F"/>
    <w:rsid w:val="00AB1688"/>
    <w:rsid w:val="00AC2243"/>
    <w:rsid w:val="00AD317E"/>
    <w:rsid w:val="00AF256E"/>
    <w:rsid w:val="00B01245"/>
    <w:rsid w:val="00B2656C"/>
    <w:rsid w:val="00B30DB9"/>
    <w:rsid w:val="00B350BB"/>
    <w:rsid w:val="00B3541A"/>
    <w:rsid w:val="00B3635C"/>
    <w:rsid w:val="00B44707"/>
    <w:rsid w:val="00B50474"/>
    <w:rsid w:val="00B53147"/>
    <w:rsid w:val="00B60009"/>
    <w:rsid w:val="00B85ABA"/>
    <w:rsid w:val="00BB4F7B"/>
    <w:rsid w:val="00BF0949"/>
    <w:rsid w:val="00C03615"/>
    <w:rsid w:val="00C15792"/>
    <w:rsid w:val="00C15C00"/>
    <w:rsid w:val="00C32241"/>
    <w:rsid w:val="00C45ED3"/>
    <w:rsid w:val="00C46071"/>
    <w:rsid w:val="00C562D3"/>
    <w:rsid w:val="00C61125"/>
    <w:rsid w:val="00C61EB5"/>
    <w:rsid w:val="00C72356"/>
    <w:rsid w:val="00C756A7"/>
    <w:rsid w:val="00C84C6D"/>
    <w:rsid w:val="00C85986"/>
    <w:rsid w:val="00CA3244"/>
    <w:rsid w:val="00CB4CF5"/>
    <w:rsid w:val="00CD0257"/>
    <w:rsid w:val="00D05921"/>
    <w:rsid w:val="00DA157D"/>
    <w:rsid w:val="00DB2D4B"/>
    <w:rsid w:val="00DB59DE"/>
    <w:rsid w:val="00DC36F1"/>
    <w:rsid w:val="00DD175D"/>
    <w:rsid w:val="00DD476E"/>
    <w:rsid w:val="00DE18AF"/>
    <w:rsid w:val="00DE3DDD"/>
    <w:rsid w:val="00DE41C9"/>
    <w:rsid w:val="00DF1AE6"/>
    <w:rsid w:val="00DF1C55"/>
    <w:rsid w:val="00E07DC9"/>
    <w:rsid w:val="00E178C5"/>
    <w:rsid w:val="00E27C14"/>
    <w:rsid w:val="00E31590"/>
    <w:rsid w:val="00E33311"/>
    <w:rsid w:val="00E47620"/>
    <w:rsid w:val="00E50AA4"/>
    <w:rsid w:val="00E616F0"/>
    <w:rsid w:val="00E77051"/>
    <w:rsid w:val="00E8197B"/>
    <w:rsid w:val="00E84B26"/>
    <w:rsid w:val="00E87771"/>
    <w:rsid w:val="00E97455"/>
    <w:rsid w:val="00EB42EE"/>
    <w:rsid w:val="00EB675F"/>
    <w:rsid w:val="00EC67A9"/>
    <w:rsid w:val="00EC698E"/>
    <w:rsid w:val="00ED1149"/>
    <w:rsid w:val="00ED2BE7"/>
    <w:rsid w:val="00ED7420"/>
    <w:rsid w:val="00EE19A0"/>
    <w:rsid w:val="00EF4665"/>
    <w:rsid w:val="00F01D9F"/>
    <w:rsid w:val="00F02C07"/>
    <w:rsid w:val="00F07114"/>
    <w:rsid w:val="00F117FB"/>
    <w:rsid w:val="00F264B9"/>
    <w:rsid w:val="00F27678"/>
    <w:rsid w:val="00F31DC5"/>
    <w:rsid w:val="00F35B38"/>
    <w:rsid w:val="00F515F5"/>
    <w:rsid w:val="00F576FE"/>
    <w:rsid w:val="00F6050B"/>
    <w:rsid w:val="00F60EBE"/>
    <w:rsid w:val="00F62BE6"/>
    <w:rsid w:val="00F6620A"/>
    <w:rsid w:val="00F80D43"/>
    <w:rsid w:val="00F823F0"/>
    <w:rsid w:val="00F85B6B"/>
    <w:rsid w:val="00F86961"/>
    <w:rsid w:val="00F90D01"/>
    <w:rsid w:val="00FC0CD2"/>
    <w:rsid w:val="00FC3490"/>
    <w:rsid w:val="00FD3068"/>
    <w:rsid w:val="00FD6FA8"/>
    <w:rsid w:val="00FD729B"/>
    <w:rsid w:val="00FE13BB"/>
    <w:rsid w:val="00FE1AA9"/>
    <w:rsid w:val="00FE6E54"/>
    <w:rsid w:val="00FE7D46"/>
    <w:rsid w:val="00FF0FAA"/>
    <w:rsid w:val="00FF40A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C6EA0"/>
  <w15:chartTrackingRefBased/>
  <w15:docId w15:val="{2E2687E0-DE4F-4F24-BC9D-028203573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4B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4B2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D175D"/>
    <w:pPr>
      <w:ind w:left="720"/>
      <w:contextualSpacing/>
    </w:pPr>
  </w:style>
  <w:style w:type="paragraph" w:styleId="Bibliography">
    <w:name w:val="Bibliography"/>
    <w:basedOn w:val="Normal"/>
    <w:next w:val="Normal"/>
    <w:uiPriority w:val="37"/>
    <w:unhideWhenUsed/>
    <w:rsid w:val="00DC36F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6</TotalTime>
  <Pages>12</Pages>
  <Words>2165</Words>
  <Characters>1234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shika Pareek</dc:creator>
  <cp:keywords/>
  <dc:description/>
  <cp:lastModifiedBy>Harshika Pareek</cp:lastModifiedBy>
  <cp:revision>404</cp:revision>
  <dcterms:created xsi:type="dcterms:W3CDTF">2020-07-13T10:52:00Z</dcterms:created>
  <dcterms:modified xsi:type="dcterms:W3CDTF">2020-07-14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2XmUWdA8"/&gt;&lt;style id="http://www.zotero.org/styles/ieee" locale="en-US" hasBibliography="1" bibliographyStyleHasBeenSet="1"/&gt;&lt;prefs&gt;&lt;pref name="fieldType" value="Field"/&gt;&lt;/prefs&gt;&lt;/data&gt;</vt:lpwstr>
  </property>
</Properties>
</file>